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6CB59" w14:textId="77777777" w:rsidR="008A6ABC" w:rsidRPr="00C468A2" w:rsidRDefault="008A6ABC" w:rsidP="008A6ABC">
      <w:pPr>
        <w:jc w:val="right"/>
        <w:rPr>
          <w:i/>
        </w:rPr>
      </w:pPr>
      <w:r w:rsidRPr="00C468A2">
        <w:rPr>
          <w:i/>
        </w:rPr>
        <w:t xml:space="preserve">Submit </w:t>
      </w:r>
      <w:r w:rsidR="00BB38DB">
        <w:rPr>
          <w:i/>
        </w:rPr>
        <w:t>as ‘Letter to the Editor’ (</w:t>
      </w:r>
      <w:r w:rsidRPr="00C468A2">
        <w:rPr>
          <w:i/>
        </w:rPr>
        <w:t>Pain Medicine</w:t>
      </w:r>
      <w:r w:rsidR="00BB38DB">
        <w:rPr>
          <w:i/>
        </w:rPr>
        <w:t>)</w:t>
      </w:r>
    </w:p>
    <w:p w14:paraId="37741828" w14:textId="77777777" w:rsidR="008A6ABC" w:rsidRDefault="008A6ABC" w:rsidP="008A6ABC">
      <w:pPr>
        <w:rPr>
          <w:b/>
        </w:rPr>
      </w:pPr>
    </w:p>
    <w:p w14:paraId="7BCF95E9" w14:textId="77777777" w:rsidR="008A6ABC" w:rsidRDefault="008A6ABC" w:rsidP="008A6ABC">
      <w:pPr>
        <w:rPr>
          <w:b/>
        </w:rPr>
      </w:pPr>
    </w:p>
    <w:p w14:paraId="65B7149D" w14:textId="77777777" w:rsidR="008A6ABC" w:rsidRDefault="008A6ABC" w:rsidP="008A6ABC">
      <w:pPr>
        <w:rPr>
          <w:b/>
        </w:rPr>
      </w:pPr>
    </w:p>
    <w:p w14:paraId="3B9EA660" w14:textId="77777777" w:rsidR="008A6ABC" w:rsidRDefault="008A6ABC" w:rsidP="008A6ABC">
      <w:pPr>
        <w:rPr>
          <w:b/>
        </w:rPr>
      </w:pPr>
      <w:r w:rsidRPr="00B6478E">
        <w:rPr>
          <w:b/>
        </w:rPr>
        <w:t>My foot? Motor</w:t>
      </w:r>
      <w:r w:rsidRPr="000B6F90">
        <w:rPr>
          <w:b/>
        </w:rPr>
        <w:t xml:space="preserve"> imagery-evoked pain</w:t>
      </w:r>
      <w:r>
        <w:rPr>
          <w:b/>
        </w:rPr>
        <w:t>, alternative strategies</w:t>
      </w:r>
      <w:r w:rsidRPr="000B6F90">
        <w:rPr>
          <w:b/>
        </w:rPr>
        <w:t xml:space="preserve"> and implications for laterality recognition tasks</w:t>
      </w:r>
    </w:p>
    <w:p w14:paraId="50617476" w14:textId="77777777" w:rsidR="008A6ABC" w:rsidRDefault="008A6ABC" w:rsidP="008A6ABC"/>
    <w:p w14:paraId="45BDA690" w14:textId="77777777" w:rsidR="008A6ABC" w:rsidRDefault="008A6ABC" w:rsidP="008A6ABC"/>
    <w:p w14:paraId="17ABB809" w14:textId="77777777" w:rsidR="008A6ABC" w:rsidRDefault="008A6ABC" w:rsidP="008A6ABC"/>
    <w:p w14:paraId="31BFDCF4" w14:textId="77777777" w:rsidR="008A6ABC" w:rsidRDefault="008A6ABC" w:rsidP="008A6ABC">
      <w:pPr>
        <w:spacing w:after="0"/>
        <w:rPr>
          <w:vertAlign w:val="superscript"/>
        </w:rPr>
      </w:pPr>
      <w:r w:rsidRPr="00B6478E">
        <w:t>Rick King</w:t>
      </w:r>
      <w:r w:rsidRPr="00B6478E">
        <w:rPr>
          <w:vertAlign w:val="superscript"/>
        </w:rPr>
        <w:t>1</w:t>
      </w:r>
      <w:r w:rsidRPr="00B6478E">
        <w:t>, Mark I Johnson</w:t>
      </w:r>
      <w:r w:rsidRPr="00B6478E">
        <w:rPr>
          <w:vertAlign w:val="superscript"/>
        </w:rPr>
        <w:t>2</w:t>
      </w:r>
      <w:r w:rsidRPr="00B6478E">
        <w:t>, Cormac G Ryan</w:t>
      </w:r>
      <w:r w:rsidRPr="00B6478E">
        <w:rPr>
          <w:vertAlign w:val="superscript"/>
        </w:rPr>
        <w:t>3</w:t>
      </w:r>
      <w:r w:rsidRPr="00B6478E">
        <w:t>, Victoria Robinson</w:t>
      </w:r>
      <w:r w:rsidRPr="00B6478E">
        <w:rPr>
          <w:vertAlign w:val="superscript"/>
        </w:rPr>
        <w:t>1</w:t>
      </w:r>
      <w:r w:rsidRPr="00B6478E">
        <w:t>, Denis J Martin</w:t>
      </w:r>
      <w:r w:rsidRPr="00B6478E">
        <w:rPr>
          <w:vertAlign w:val="superscript"/>
        </w:rPr>
        <w:t>3</w:t>
      </w:r>
      <w:r w:rsidRPr="00B6478E">
        <w:t xml:space="preserve"> and T David Punt</w:t>
      </w:r>
      <w:r w:rsidRPr="00B6478E">
        <w:rPr>
          <w:vertAlign w:val="superscript"/>
        </w:rPr>
        <w:t>4</w:t>
      </w:r>
    </w:p>
    <w:p w14:paraId="288C5283" w14:textId="77777777" w:rsidR="008A6ABC" w:rsidRPr="00B6478E" w:rsidRDefault="008A6ABC" w:rsidP="008A6ABC">
      <w:pPr>
        <w:spacing w:after="0"/>
      </w:pPr>
    </w:p>
    <w:p w14:paraId="2A462536" w14:textId="77777777" w:rsidR="008A6ABC" w:rsidRDefault="008A6ABC" w:rsidP="008A6ABC">
      <w:pPr>
        <w:pStyle w:val="ListParagraph"/>
        <w:numPr>
          <w:ilvl w:val="0"/>
          <w:numId w:val="1"/>
        </w:numPr>
        <w:spacing w:after="0"/>
        <w:rPr>
          <w:sz w:val="20"/>
          <w:szCs w:val="20"/>
        </w:rPr>
      </w:pPr>
      <w:r w:rsidRPr="00B6478E">
        <w:rPr>
          <w:sz w:val="20"/>
          <w:szCs w:val="20"/>
        </w:rPr>
        <w:t xml:space="preserve">Pain Services, South Tees </w:t>
      </w:r>
      <w:r>
        <w:rPr>
          <w:sz w:val="20"/>
          <w:szCs w:val="20"/>
        </w:rPr>
        <w:t>Hospitals</w:t>
      </w:r>
      <w:r w:rsidRPr="00B6478E">
        <w:rPr>
          <w:sz w:val="20"/>
          <w:szCs w:val="20"/>
        </w:rPr>
        <w:t xml:space="preserve"> NHS </w:t>
      </w:r>
      <w:r>
        <w:rPr>
          <w:sz w:val="20"/>
          <w:szCs w:val="20"/>
        </w:rPr>
        <w:t>Foundation</w:t>
      </w:r>
      <w:r w:rsidRPr="00B6478E">
        <w:rPr>
          <w:sz w:val="20"/>
          <w:szCs w:val="20"/>
        </w:rPr>
        <w:t xml:space="preserve"> Trust, UK</w:t>
      </w:r>
    </w:p>
    <w:p w14:paraId="600E563E" w14:textId="60921BB3" w:rsidR="008A6ABC" w:rsidRDefault="008A6ABC" w:rsidP="008A6ABC">
      <w:pPr>
        <w:pStyle w:val="ListParagraph"/>
        <w:numPr>
          <w:ilvl w:val="0"/>
          <w:numId w:val="1"/>
        </w:numPr>
        <w:spacing w:after="0"/>
        <w:rPr>
          <w:sz w:val="20"/>
          <w:szCs w:val="20"/>
        </w:rPr>
      </w:pPr>
      <w:r>
        <w:rPr>
          <w:sz w:val="20"/>
          <w:szCs w:val="20"/>
        </w:rPr>
        <w:t>Centre for Pain Research, Faculty</w:t>
      </w:r>
      <w:r w:rsidRPr="00B6478E">
        <w:rPr>
          <w:sz w:val="20"/>
          <w:szCs w:val="20"/>
        </w:rPr>
        <w:t xml:space="preserve"> of Health</w:t>
      </w:r>
      <w:r>
        <w:rPr>
          <w:sz w:val="20"/>
          <w:szCs w:val="20"/>
        </w:rPr>
        <w:t xml:space="preserve"> &amp; Social</w:t>
      </w:r>
      <w:r w:rsidRPr="00B6478E">
        <w:rPr>
          <w:sz w:val="20"/>
          <w:szCs w:val="20"/>
        </w:rPr>
        <w:t xml:space="preserve"> Sciences, Leeds </w:t>
      </w:r>
      <w:r w:rsidR="00E418AA">
        <w:rPr>
          <w:sz w:val="20"/>
          <w:szCs w:val="20"/>
        </w:rPr>
        <w:t>Beckett</w:t>
      </w:r>
      <w:r w:rsidRPr="00B6478E">
        <w:rPr>
          <w:sz w:val="20"/>
          <w:szCs w:val="20"/>
        </w:rPr>
        <w:t xml:space="preserve"> University, UK</w:t>
      </w:r>
    </w:p>
    <w:p w14:paraId="210F6942" w14:textId="77777777" w:rsidR="008A6ABC" w:rsidRDefault="008A6ABC" w:rsidP="008A6ABC">
      <w:pPr>
        <w:pStyle w:val="ListParagraph"/>
        <w:numPr>
          <w:ilvl w:val="0"/>
          <w:numId w:val="1"/>
        </w:numPr>
        <w:spacing w:after="0"/>
        <w:rPr>
          <w:sz w:val="20"/>
          <w:szCs w:val="20"/>
        </w:rPr>
      </w:pPr>
      <w:r w:rsidRPr="00B6478E">
        <w:rPr>
          <w:sz w:val="20"/>
          <w:szCs w:val="20"/>
        </w:rPr>
        <w:t>Health and Social Care Institute, Teesside University, UK</w:t>
      </w:r>
    </w:p>
    <w:p w14:paraId="6745CF8F" w14:textId="77777777" w:rsidR="008A6ABC" w:rsidRPr="00B6478E" w:rsidRDefault="008A6ABC" w:rsidP="008A6ABC">
      <w:pPr>
        <w:pStyle w:val="ListParagraph"/>
        <w:numPr>
          <w:ilvl w:val="0"/>
          <w:numId w:val="1"/>
        </w:numPr>
        <w:spacing w:after="0"/>
        <w:rPr>
          <w:sz w:val="20"/>
          <w:szCs w:val="20"/>
        </w:rPr>
      </w:pPr>
      <w:r w:rsidRPr="00B6478E">
        <w:rPr>
          <w:sz w:val="20"/>
          <w:szCs w:val="20"/>
        </w:rPr>
        <w:t>School of Sport, Exercise &amp; Rehabilitation, University of Birmingham, UK</w:t>
      </w:r>
    </w:p>
    <w:p w14:paraId="7C387ED5" w14:textId="77777777" w:rsidR="008A6ABC" w:rsidRDefault="008A6ABC" w:rsidP="008A6ABC">
      <w:pPr>
        <w:spacing w:after="0"/>
        <w:rPr>
          <w:sz w:val="20"/>
          <w:szCs w:val="20"/>
        </w:rPr>
      </w:pPr>
    </w:p>
    <w:p w14:paraId="1E66A213" w14:textId="77777777" w:rsidR="008A6ABC" w:rsidRDefault="008A6ABC" w:rsidP="008A6ABC">
      <w:pPr>
        <w:spacing w:after="0"/>
        <w:rPr>
          <w:sz w:val="20"/>
          <w:szCs w:val="20"/>
        </w:rPr>
      </w:pPr>
    </w:p>
    <w:p w14:paraId="62646D92" w14:textId="77777777" w:rsidR="008A6ABC" w:rsidRDefault="008A6ABC" w:rsidP="008A6ABC">
      <w:pPr>
        <w:spacing w:after="0"/>
        <w:rPr>
          <w:sz w:val="20"/>
          <w:szCs w:val="20"/>
        </w:rPr>
      </w:pPr>
      <w:r w:rsidRPr="00205597">
        <w:rPr>
          <w:sz w:val="20"/>
          <w:szCs w:val="20"/>
        </w:rPr>
        <w:t xml:space="preserve">Correspondence to: </w:t>
      </w:r>
      <w:r>
        <w:rPr>
          <w:sz w:val="20"/>
          <w:szCs w:val="20"/>
        </w:rPr>
        <w:tab/>
        <w:t>Dr David Punt</w:t>
      </w:r>
    </w:p>
    <w:p w14:paraId="41CC5C7F" w14:textId="77777777" w:rsidR="008A6ABC" w:rsidRDefault="008A6ABC" w:rsidP="008A6ABC">
      <w:pPr>
        <w:spacing w:after="0"/>
        <w:ind w:left="1440" w:firstLine="720"/>
        <w:rPr>
          <w:sz w:val="20"/>
          <w:szCs w:val="20"/>
        </w:rPr>
      </w:pPr>
      <w:r w:rsidRPr="009832F9">
        <w:rPr>
          <w:sz w:val="20"/>
          <w:szCs w:val="20"/>
        </w:rPr>
        <w:t>School of Sport, Exer</w:t>
      </w:r>
      <w:r>
        <w:rPr>
          <w:sz w:val="20"/>
          <w:szCs w:val="20"/>
        </w:rPr>
        <w:t>cise &amp; Rehabilitation Sciences,</w:t>
      </w:r>
    </w:p>
    <w:p w14:paraId="58054189" w14:textId="77777777" w:rsidR="008A6ABC" w:rsidRDefault="008A6ABC" w:rsidP="008A6ABC">
      <w:pPr>
        <w:spacing w:after="0"/>
        <w:ind w:left="1440" w:firstLine="720"/>
        <w:rPr>
          <w:sz w:val="20"/>
          <w:szCs w:val="20"/>
        </w:rPr>
      </w:pPr>
      <w:r w:rsidRPr="009832F9">
        <w:rPr>
          <w:sz w:val="20"/>
          <w:szCs w:val="20"/>
        </w:rPr>
        <w:t>University of Birmingham</w:t>
      </w:r>
      <w:r>
        <w:rPr>
          <w:sz w:val="20"/>
          <w:szCs w:val="20"/>
        </w:rPr>
        <w:t>,</w:t>
      </w:r>
    </w:p>
    <w:p w14:paraId="5CB016F5" w14:textId="77777777" w:rsidR="008A6ABC" w:rsidRDefault="008A6ABC" w:rsidP="008A6ABC">
      <w:pPr>
        <w:spacing w:after="0"/>
        <w:ind w:left="1440" w:firstLine="720"/>
        <w:rPr>
          <w:sz w:val="20"/>
          <w:szCs w:val="20"/>
        </w:rPr>
      </w:pPr>
      <w:r>
        <w:rPr>
          <w:sz w:val="20"/>
          <w:szCs w:val="20"/>
        </w:rPr>
        <w:t>Edgbaston,</w:t>
      </w:r>
    </w:p>
    <w:p w14:paraId="6A6DAE4F" w14:textId="77777777" w:rsidR="008A6ABC" w:rsidRDefault="008A6ABC" w:rsidP="008A6ABC">
      <w:pPr>
        <w:spacing w:after="0"/>
        <w:ind w:left="1440" w:firstLine="720"/>
        <w:rPr>
          <w:sz w:val="20"/>
          <w:szCs w:val="20"/>
        </w:rPr>
      </w:pPr>
      <w:r>
        <w:rPr>
          <w:sz w:val="20"/>
          <w:szCs w:val="20"/>
        </w:rPr>
        <w:t>Birmingham B15 2TT</w:t>
      </w:r>
    </w:p>
    <w:p w14:paraId="0CC50FD4" w14:textId="77777777" w:rsidR="008A6ABC" w:rsidRDefault="008A6ABC" w:rsidP="008A6ABC">
      <w:pPr>
        <w:spacing w:after="0"/>
        <w:ind w:left="1440" w:firstLine="720"/>
        <w:rPr>
          <w:sz w:val="20"/>
          <w:szCs w:val="20"/>
        </w:rPr>
      </w:pPr>
      <w:r>
        <w:rPr>
          <w:sz w:val="20"/>
          <w:szCs w:val="20"/>
        </w:rPr>
        <w:t>UK</w:t>
      </w:r>
    </w:p>
    <w:p w14:paraId="7EFCE68B" w14:textId="77777777" w:rsidR="008A6ABC" w:rsidRDefault="008A6ABC" w:rsidP="008A6ABC">
      <w:pPr>
        <w:spacing w:after="0"/>
        <w:ind w:left="1440" w:firstLine="720"/>
        <w:rPr>
          <w:sz w:val="20"/>
          <w:szCs w:val="20"/>
        </w:rPr>
      </w:pPr>
    </w:p>
    <w:p w14:paraId="47255AFB" w14:textId="77777777" w:rsidR="008A6ABC" w:rsidRPr="009832F9" w:rsidRDefault="008A6ABC" w:rsidP="008A6ABC">
      <w:pPr>
        <w:spacing w:after="0"/>
        <w:ind w:left="1440" w:firstLine="720"/>
        <w:rPr>
          <w:sz w:val="20"/>
          <w:szCs w:val="20"/>
        </w:rPr>
      </w:pPr>
      <w:r>
        <w:rPr>
          <w:sz w:val="20"/>
          <w:szCs w:val="20"/>
        </w:rPr>
        <w:t xml:space="preserve">Email: </w:t>
      </w:r>
      <w:r>
        <w:rPr>
          <w:sz w:val="20"/>
          <w:szCs w:val="20"/>
        </w:rPr>
        <w:tab/>
      </w:r>
      <w:hyperlink r:id="rId8" w:history="1">
        <w:r w:rsidRPr="004B2DC4">
          <w:rPr>
            <w:rStyle w:val="Hyperlink"/>
            <w:sz w:val="20"/>
            <w:szCs w:val="20"/>
          </w:rPr>
          <w:t>t.d.punt@bham.ac.uk</w:t>
        </w:r>
      </w:hyperlink>
      <w:r>
        <w:rPr>
          <w:sz w:val="20"/>
          <w:szCs w:val="20"/>
        </w:rPr>
        <w:t xml:space="preserve"> </w:t>
      </w:r>
    </w:p>
    <w:p w14:paraId="7F202C04" w14:textId="77777777" w:rsidR="008A6ABC" w:rsidRPr="009832F9" w:rsidRDefault="008A6ABC" w:rsidP="008A6ABC">
      <w:pPr>
        <w:spacing w:after="0" w:line="240" w:lineRule="auto"/>
        <w:rPr>
          <w:sz w:val="20"/>
          <w:szCs w:val="20"/>
        </w:rPr>
      </w:pPr>
    </w:p>
    <w:p w14:paraId="104597AF" w14:textId="77777777" w:rsidR="008A6ABC" w:rsidRDefault="008A6ABC" w:rsidP="008A6ABC">
      <w:pPr>
        <w:spacing w:after="0" w:line="240" w:lineRule="auto"/>
        <w:ind w:left="1440" w:firstLine="720"/>
        <w:rPr>
          <w:sz w:val="20"/>
          <w:szCs w:val="20"/>
        </w:rPr>
      </w:pPr>
      <w:r>
        <w:rPr>
          <w:sz w:val="20"/>
          <w:szCs w:val="20"/>
        </w:rPr>
        <w:t>Tel:</w:t>
      </w:r>
      <w:r>
        <w:rPr>
          <w:sz w:val="20"/>
          <w:szCs w:val="20"/>
        </w:rPr>
        <w:tab/>
      </w:r>
      <w:r w:rsidRPr="009832F9">
        <w:rPr>
          <w:sz w:val="20"/>
          <w:szCs w:val="20"/>
        </w:rPr>
        <w:t>0121 415 8391</w:t>
      </w:r>
    </w:p>
    <w:p w14:paraId="58D8BC36" w14:textId="77777777" w:rsidR="008A6ABC" w:rsidRDefault="008A6ABC" w:rsidP="007B62B9">
      <w:pPr>
        <w:spacing w:after="0" w:line="480" w:lineRule="auto"/>
      </w:pPr>
    </w:p>
    <w:p w14:paraId="0DB940D5" w14:textId="77777777" w:rsidR="00691F74" w:rsidRDefault="00691F74" w:rsidP="007B62B9">
      <w:pPr>
        <w:spacing w:after="0" w:line="480" w:lineRule="auto"/>
      </w:pPr>
    </w:p>
    <w:p w14:paraId="16F8DD5C" w14:textId="77777777" w:rsidR="00691F74" w:rsidRPr="003F61D7" w:rsidRDefault="00691F74" w:rsidP="00691F74">
      <w:pPr>
        <w:spacing w:after="0" w:line="480" w:lineRule="auto"/>
        <w:rPr>
          <w:b/>
        </w:rPr>
      </w:pPr>
      <w:r w:rsidRPr="003F61D7">
        <w:rPr>
          <w:b/>
        </w:rPr>
        <w:t>Conflict of interest statement</w:t>
      </w:r>
    </w:p>
    <w:p w14:paraId="6450CBD1" w14:textId="77777777" w:rsidR="00691F74" w:rsidRDefault="00691F74" w:rsidP="00691F74">
      <w:pPr>
        <w:spacing w:after="0" w:line="480" w:lineRule="auto"/>
      </w:pPr>
      <w:r>
        <w:t>The authors report no conflict of interest</w:t>
      </w:r>
    </w:p>
    <w:p w14:paraId="0AA7F003" w14:textId="77777777" w:rsidR="00691F74" w:rsidRDefault="00691F74" w:rsidP="00691F74">
      <w:pPr>
        <w:spacing w:after="0" w:line="480" w:lineRule="auto"/>
      </w:pPr>
    </w:p>
    <w:p w14:paraId="67AF69D2" w14:textId="77777777" w:rsidR="00691F74" w:rsidRDefault="00691F74" w:rsidP="007B62B9">
      <w:pPr>
        <w:spacing w:after="0" w:line="480" w:lineRule="auto"/>
        <w:sectPr w:rsidR="00691F74" w:rsidSect="00BB38DB">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p>
    <w:p w14:paraId="4F7B891C" w14:textId="77777777" w:rsidR="00B56C7A" w:rsidRDefault="004D7063" w:rsidP="007B62B9">
      <w:pPr>
        <w:spacing w:after="0" w:line="480" w:lineRule="auto"/>
      </w:pPr>
      <w:r>
        <w:lastRenderedPageBreak/>
        <w:t xml:space="preserve">Dear Editor </w:t>
      </w:r>
    </w:p>
    <w:p w14:paraId="5147DF9F" w14:textId="77777777" w:rsidR="007B62B9" w:rsidRDefault="007B62B9" w:rsidP="007B62B9">
      <w:pPr>
        <w:spacing w:after="0" w:line="480" w:lineRule="auto"/>
      </w:pPr>
    </w:p>
    <w:p w14:paraId="4D5AB88B" w14:textId="6720F66C" w:rsidR="00CD3534" w:rsidRDefault="0056636F" w:rsidP="007B62B9">
      <w:pPr>
        <w:spacing w:after="0" w:line="480" w:lineRule="auto"/>
      </w:pPr>
      <w:r>
        <w:t>Asking patients to determine the laterality (i.e. left or right) of images depicting parts of the body has been an intriguing development within the management of patients with Complex Regional Pain Syndrome (CRPS)</w:t>
      </w:r>
      <w:r w:rsidR="00CD3534">
        <w:t>.  Such Laterality Recogni</w:t>
      </w:r>
      <w:r w:rsidR="00B05F55">
        <w:t xml:space="preserve">tion Tasks (LRTs) are known to involve the mental rotation of one’s own limbs </w:t>
      </w:r>
      <w:r w:rsidR="00B05F55">
        <w:fldChar w:fldCharType="begin">
          <w:fldData xml:space="preserve">PEVuZE5vdGU+PENpdGU+PEF1dGhvcj5Db29wZXI8L0F1dGhvcj48WWVhcj4xOTc1PC9ZZWFyPjxS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</w:fldData>
        </w:fldChar>
      </w:r>
      <w:r w:rsidR="00205597">
        <w:instrText xml:space="preserve"> ADDIN EN.CITE </w:instrText>
      </w:r>
      <w:r w:rsidR="00205597">
        <w:fldChar w:fldCharType="begin">
          <w:fldData xml:space="preserve">PEVuZE5vdGU+PENpdGU+PEF1dGhvcj5Db29wZXI8L0F1dGhvcj48WWVhcj4xOTc1PC9ZZWFyPjxS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</w:fldData>
        </w:fldChar>
      </w:r>
      <w:r w:rsidR="00205597">
        <w:instrText xml:space="preserve"> ADDIN EN.CITE.DATA </w:instrText>
      </w:r>
      <w:r w:rsidR="00205597">
        <w:fldChar w:fldCharType="end"/>
      </w:r>
      <w:r w:rsidR="00B05F55">
        <w:fldChar w:fldCharType="separate"/>
      </w:r>
      <w:r w:rsidR="00205597">
        <w:rPr>
          <w:noProof/>
        </w:rPr>
        <w:t>(</w:t>
      </w:r>
      <w:hyperlink w:anchor="_ENREF_1" w:tooltip="Cooper, 1975 #1783" w:history="1">
        <w:r w:rsidR="009239AD">
          <w:rPr>
            <w:noProof/>
          </w:rPr>
          <w:t>1-3</w:t>
        </w:r>
      </w:hyperlink>
      <w:r w:rsidR="00205597">
        <w:rPr>
          <w:noProof/>
        </w:rPr>
        <w:t>)</w:t>
      </w:r>
      <w:r w:rsidR="00B05F55">
        <w:fldChar w:fldCharType="end"/>
      </w:r>
      <w:r w:rsidR="00B05F55">
        <w:t>, activating areas of the brain</w:t>
      </w:r>
      <w:r w:rsidR="005C6CC2">
        <w:t xml:space="preserve"> involved in the execution of related limb movements </w:t>
      </w:r>
      <w:r w:rsidR="005C6CC2">
        <w:fldChar w:fldCharType="begin">
          <w:fldData xml:space="preserve">PEVuZE5vdGU+PENpdGU+PEF1dGhvcj5Lb3NzbHluPC9BdXRob3I+PFllYXI+MTk5ODwvWWVhcj48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</w:fldData>
        </w:fldChar>
      </w:r>
      <w:r w:rsidR="00205597">
        <w:instrText xml:space="preserve"> ADDIN EN.CITE </w:instrText>
      </w:r>
      <w:r w:rsidR="00205597">
        <w:fldChar w:fldCharType="begin">
          <w:fldData xml:space="preserve">PEVuZE5vdGU+PENpdGU+PEF1dGhvcj5Lb3NzbHluPC9BdXRob3I+PFllYXI+MTk5ODwvWWVhcj48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</w:fldData>
        </w:fldChar>
      </w:r>
      <w:r w:rsidR="00205597">
        <w:instrText xml:space="preserve"> ADDIN EN.CITE.DATA </w:instrText>
      </w:r>
      <w:r w:rsidR="00205597">
        <w:fldChar w:fldCharType="end"/>
      </w:r>
      <w:r w:rsidR="005C6CC2">
        <w:fldChar w:fldCharType="separate"/>
      </w:r>
      <w:r w:rsidR="00205597">
        <w:rPr>
          <w:noProof/>
        </w:rPr>
        <w:t>(</w:t>
      </w:r>
      <w:hyperlink w:anchor="_ENREF_4" w:tooltip="Kosslyn, 1998 #1665" w:history="1">
        <w:r w:rsidR="009239AD">
          <w:rPr>
            <w:noProof/>
          </w:rPr>
          <w:t>4</w:t>
        </w:r>
      </w:hyperlink>
      <w:r w:rsidR="00205597">
        <w:rPr>
          <w:noProof/>
        </w:rPr>
        <w:t xml:space="preserve">, </w:t>
      </w:r>
      <w:hyperlink w:anchor="_ENREF_5" w:tooltip="de Lange, 2006 #1363" w:history="1">
        <w:r w:rsidR="009239AD">
          <w:rPr>
            <w:noProof/>
          </w:rPr>
          <w:t>5</w:t>
        </w:r>
      </w:hyperlink>
      <w:r w:rsidR="00205597">
        <w:rPr>
          <w:noProof/>
        </w:rPr>
        <w:t>)</w:t>
      </w:r>
      <w:r w:rsidR="005C6CC2">
        <w:fldChar w:fldCharType="end"/>
      </w:r>
      <w:r w:rsidR="005C6CC2">
        <w:t xml:space="preserve"> and subsequently considered to have a potential role in the </w:t>
      </w:r>
      <w:r w:rsidR="00B6478E">
        <w:t xml:space="preserve">assessment and treatment </w:t>
      </w:r>
      <w:r w:rsidR="005C6CC2">
        <w:t xml:space="preserve">of patients with CRPS and other conditions </w:t>
      </w:r>
      <w:r w:rsidR="002D5EEE">
        <w:fldChar w:fldCharType="begin">
          <w:fldData xml:space="preserve">PEVuZE5vdGU+PENpdGU+PEF1dGhvcj5JZXRzd2FhcnQ8L0F1dGhvcj48WWVhcj4yMDExPC9ZZWFy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</w:fldData>
        </w:fldChar>
      </w:r>
      <w:r w:rsidR="009550D9">
        <w:instrText xml:space="preserve"> ADDIN EN.CITE </w:instrText>
      </w:r>
      <w:r w:rsidR="009550D9">
        <w:fldChar w:fldCharType="begin">
          <w:fldData xml:space="preserve">PEVuZE5vdGU+PENpdGU+PEF1dGhvcj5JZXRzd2FhcnQ8L0F1dGhvcj48WWVhcj4yMDExPC9ZZWFy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</w:fldData>
        </w:fldChar>
      </w:r>
      <w:r w:rsidR="009550D9">
        <w:instrText xml:space="preserve"> ADDIN EN.CITE.DATA </w:instrText>
      </w:r>
      <w:r w:rsidR="009550D9">
        <w:fldChar w:fldCharType="end"/>
      </w:r>
      <w:r w:rsidR="002D5EEE">
        <w:fldChar w:fldCharType="separate"/>
      </w:r>
      <w:r w:rsidR="009550D9">
        <w:rPr>
          <w:noProof/>
        </w:rPr>
        <w:t>(</w:t>
      </w:r>
      <w:hyperlink w:anchor="_ENREF_6" w:tooltip="Ietswaart, 2011 #2152" w:history="1">
        <w:r w:rsidR="009239AD">
          <w:rPr>
            <w:noProof/>
          </w:rPr>
          <w:t>6-8</w:t>
        </w:r>
      </w:hyperlink>
      <w:r w:rsidR="009550D9">
        <w:rPr>
          <w:noProof/>
        </w:rPr>
        <w:t>)</w:t>
      </w:r>
      <w:r w:rsidR="002D5EEE">
        <w:fldChar w:fldCharType="end"/>
      </w:r>
      <w:r w:rsidR="002D5EEE">
        <w:t>.</w:t>
      </w:r>
    </w:p>
    <w:p w14:paraId="2C6687E9" w14:textId="77777777" w:rsidR="00205597" w:rsidRDefault="00205597" w:rsidP="007B62B9">
      <w:pPr>
        <w:spacing w:after="0" w:line="480" w:lineRule="auto"/>
      </w:pPr>
    </w:p>
    <w:p w14:paraId="7478C032" w14:textId="6CA92356" w:rsidR="00AE3DE2" w:rsidRDefault="00CD3534" w:rsidP="007B62B9">
      <w:pPr>
        <w:spacing w:after="0" w:line="480" w:lineRule="auto"/>
      </w:pPr>
      <w:r>
        <w:t>As part of routine testing in our clinic</w:t>
      </w:r>
      <w:r w:rsidR="005C6CC2">
        <w:t>, a 35 year old female with CRPS Type II affecting the right foot</w:t>
      </w:r>
      <w:r w:rsidR="00F771D4">
        <w:t xml:space="preserve"> </w:t>
      </w:r>
      <w:r>
        <w:t xml:space="preserve">completed </w:t>
      </w:r>
      <w:r w:rsidR="000B6F90">
        <w:t>a F</w:t>
      </w:r>
      <w:r w:rsidR="000326D3">
        <w:t>oot Laterality Recognition Task</w:t>
      </w:r>
      <w:r w:rsidR="005C6CC2">
        <w:t xml:space="preserve"> in April 2013</w:t>
      </w:r>
      <w:r w:rsidR="000326D3">
        <w:t>.  Accordingly, she was presented with a series of</w:t>
      </w:r>
      <w:r w:rsidR="00CA2296">
        <w:t xml:space="preserve"> 48</w:t>
      </w:r>
      <w:r w:rsidR="000326D3">
        <w:t xml:space="preserve"> images</w:t>
      </w:r>
      <w:r w:rsidR="00DE1483">
        <w:t xml:space="preserve"> on a computer screen</w:t>
      </w:r>
      <w:r w:rsidR="00F4304E">
        <w:t>, each depicting a foot differ</w:t>
      </w:r>
      <w:r w:rsidR="000326D3">
        <w:t>ing in laterality</w:t>
      </w:r>
      <w:r w:rsidR="00CA2296">
        <w:t xml:space="preserve"> (left or </w:t>
      </w:r>
      <w:r w:rsidR="000326D3">
        <w:t xml:space="preserve">right), view </w:t>
      </w:r>
      <w:r w:rsidR="00CA2296">
        <w:t>(dor</w:t>
      </w:r>
      <w:r w:rsidR="004B29B9">
        <w:t>s</w:t>
      </w:r>
      <w:r w:rsidR="00CA2296">
        <w:t>um, sole, big toe or heel) or rotation (0, 60, 120, 180, 240 or 300</w:t>
      </w:r>
      <w:r w:rsidR="00DE1483">
        <w:t xml:space="preserve"> degrees); images courtesy of Parsons</w:t>
      </w:r>
      <w:r w:rsidR="008A6ABC">
        <w:t xml:space="preserve"> </w:t>
      </w:r>
      <w:r w:rsidR="008A6ABC">
        <w:fldChar w:fldCharType="begin">
          <w:fldData xml:space="preserve">PEVuZE5vdGU+PENpdGU+PEF1dGhvcj5QYXJzb25zPC9BdXRob3I+PFllYXI+MTk5ODwvWWVhcj48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=
</w:fldData>
        </w:fldChar>
      </w:r>
      <w:r w:rsidR="009550D9">
        <w:instrText xml:space="preserve"> ADDIN EN.CITE </w:instrText>
      </w:r>
      <w:r w:rsidR="009550D9">
        <w:fldChar w:fldCharType="begin">
          <w:fldData xml:space="preserve">PEVuZE5vdGU+PENpdGU+PEF1dGhvcj5QYXJzb25zPC9BdXRob3I+PFllYXI+MTk5ODwvWWVhcj48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=
</w:fldData>
        </w:fldChar>
      </w:r>
      <w:r w:rsidR="009550D9">
        <w:instrText xml:space="preserve"> ADDIN EN.CITE.DATA </w:instrText>
      </w:r>
      <w:r w:rsidR="009550D9">
        <w:fldChar w:fldCharType="end"/>
      </w:r>
      <w:r w:rsidR="008A6ABC">
        <w:fldChar w:fldCharType="separate"/>
      </w:r>
      <w:r w:rsidR="009550D9">
        <w:rPr>
          <w:noProof/>
        </w:rPr>
        <w:t>(</w:t>
      </w:r>
      <w:hyperlink w:anchor="_ENREF_9" w:tooltip="Parsons, 1998 #1321" w:history="1">
        <w:r w:rsidR="009239AD">
          <w:rPr>
            <w:noProof/>
          </w:rPr>
          <w:t>9</w:t>
        </w:r>
      </w:hyperlink>
      <w:r w:rsidR="009550D9">
        <w:rPr>
          <w:noProof/>
        </w:rPr>
        <w:t>)</w:t>
      </w:r>
      <w:r w:rsidR="008A6ABC">
        <w:fldChar w:fldCharType="end"/>
      </w:r>
      <w:r w:rsidR="00DE1483">
        <w:t xml:space="preserve">. She performed well, responding correctly to each image (accuracy </w:t>
      </w:r>
      <w:r w:rsidR="001035EC">
        <w:t>= 100%).  Median response times (RTs) were similar for images of left (2314ms) and right (2521ms) feet.</w:t>
      </w:r>
      <w:r w:rsidR="0050691E">
        <w:t xml:space="preserve">  </w:t>
      </w:r>
      <w:r w:rsidR="000B6F90">
        <w:t xml:space="preserve">On completing the </w:t>
      </w:r>
      <w:r w:rsidR="003E0A2D">
        <w:t xml:space="preserve">task, the patient revealed that </w:t>
      </w:r>
      <w:r w:rsidR="000B6F90">
        <w:t xml:space="preserve">her </w:t>
      </w:r>
      <w:r w:rsidR="003E0A2D">
        <w:t xml:space="preserve">approach had been to imagine </w:t>
      </w:r>
      <w:r w:rsidR="005C6CC2">
        <w:t>another person’s</w:t>
      </w:r>
      <w:r w:rsidR="003E0A2D">
        <w:t xml:space="preserve"> feet </w:t>
      </w:r>
      <w:r w:rsidR="00C23DD2">
        <w:t>(3</w:t>
      </w:r>
      <w:r w:rsidR="00C23DD2" w:rsidRPr="00C23DD2">
        <w:rPr>
          <w:vertAlign w:val="superscript"/>
        </w:rPr>
        <w:t>rd</w:t>
      </w:r>
      <w:r w:rsidR="00C23DD2">
        <w:t xml:space="preserve"> person</w:t>
      </w:r>
      <w:r w:rsidR="007B6A63">
        <w:t xml:space="preserve"> strategy</w:t>
      </w:r>
      <w:r w:rsidR="00C23DD2">
        <w:t xml:space="preserve">) </w:t>
      </w:r>
      <w:r w:rsidR="003E0A2D">
        <w:t>rather than her own</w:t>
      </w:r>
      <w:r w:rsidR="006470C5">
        <w:t>.  She was subsequently asked to complete the task again, imagining her own feet</w:t>
      </w:r>
      <w:r w:rsidR="00C23DD2">
        <w:t xml:space="preserve"> (1</w:t>
      </w:r>
      <w:r w:rsidR="00C23DD2" w:rsidRPr="00C23DD2">
        <w:rPr>
          <w:vertAlign w:val="superscript"/>
        </w:rPr>
        <w:t>st</w:t>
      </w:r>
      <w:r w:rsidR="00C23DD2">
        <w:t xml:space="preserve"> person</w:t>
      </w:r>
      <w:r w:rsidR="007B6A63">
        <w:t xml:space="preserve"> strategy</w:t>
      </w:r>
      <w:r w:rsidR="00C23DD2">
        <w:t>)</w:t>
      </w:r>
      <w:r w:rsidR="006470C5">
        <w:t>.  She was able to do this but reported that her p</w:t>
      </w:r>
      <w:r w:rsidR="007B6A63">
        <w:t xml:space="preserve">ain level increased as a result;  increased pain while performing LRTs has previously been reported in a patient with CRPS </w:t>
      </w:r>
      <w:r w:rsidR="007B6A63">
        <w:fldChar w:fldCharType="begin"/>
      </w:r>
      <w:r w:rsidR="009550D9">
        <w:instrText xml:space="preserve"> ADDIN EN.CITE &lt;EndNote&gt;&lt;Cite&gt;&lt;Author&gt;Moseley&lt;/Author&gt;&lt;Year&gt;2004&lt;/Year&gt;&lt;RecNum&gt;2102&lt;/RecNum&gt;&lt;DisplayText&gt;(10)&lt;/DisplayText&gt;&lt;record&gt;&lt;rec-number&gt;2102&lt;/rec-number&gt;&lt;foreign-keys&gt;&lt;key app="EN" db-id="2vxxzef9mwtaaweeewuxsvri2zeftx25twvv"&gt;2102&lt;/key&gt;&lt;/foreign-keys&gt;&lt;ref-type name="Journal Article"&gt;17&lt;/ref-type&gt;&lt;contributors&gt;&lt;authors&gt;&lt;author&gt;Moseley, G. L.&lt;/author&gt;&lt;/authors&gt;&lt;/contributors&gt;&lt;titles&gt;&lt;title&gt;Imagined movements cause pain and swelling in a patient with complex regional pain syndrome&lt;/title&gt;&lt;secondary-title&gt;Neurology&lt;/secondary-title&gt;&lt;/titles&gt;&lt;periodical&gt;&lt;full-title&gt;Neurology&lt;/full-title&gt;&lt;/periodical&gt;&lt;pages&gt;1644-1644&lt;/pages&gt;&lt;volume&gt;62&lt;/volume&gt;&lt;number&gt;9&lt;/number&gt;&lt;dates&gt;&lt;year&gt;2004&lt;/year&gt;&lt;pub-dates&gt;&lt;date&gt;May&lt;/date&gt;&lt;/pub-dates&gt;&lt;/dates&gt;&lt;isbn&gt;0028-3878&lt;/isbn&gt;&lt;accession-num&gt;WOS:000221350400041&lt;/accession-num&gt;&lt;urls&gt;&lt;related-urls&gt;&lt;url&gt;&amp;lt;Go to ISI&amp;gt;://WOS:000221350400041&lt;/url&gt;&lt;/related-urls&gt;&lt;/urls&gt;&lt;/record&gt;&lt;/Cite&gt;&lt;/EndNote&gt;</w:instrText>
      </w:r>
      <w:r w:rsidR="007B6A63">
        <w:fldChar w:fldCharType="separate"/>
      </w:r>
      <w:r w:rsidR="009550D9">
        <w:rPr>
          <w:noProof/>
        </w:rPr>
        <w:t>(</w:t>
      </w:r>
      <w:hyperlink w:anchor="_ENREF_10" w:tooltip="Moseley, 2004 #2102" w:history="1">
        <w:r w:rsidR="009239AD">
          <w:rPr>
            <w:noProof/>
          </w:rPr>
          <w:t>10</w:t>
        </w:r>
      </w:hyperlink>
      <w:r w:rsidR="009550D9">
        <w:rPr>
          <w:noProof/>
        </w:rPr>
        <w:t>)</w:t>
      </w:r>
      <w:r w:rsidR="007B6A63">
        <w:fldChar w:fldCharType="end"/>
      </w:r>
      <w:r w:rsidR="007B6A63">
        <w:t>.</w:t>
      </w:r>
      <w:r w:rsidR="006470C5">
        <w:t xml:space="preserve">  </w:t>
      </w:r>
      <w:r w:rsidR="00C23DD2">
        <w:t xml:space="preserve">The </w:t>
      </w:r>
      <w:r w:rsidR="004B29B9">
        <w:t xml:space="preserve">resulting LRT </w:t>
      </w:r>
      <w:r w:rsidR="00C23DD2">
        <w:t>data again showed</w:t>
      </w:r>
      <w:r w:rsidR="006470C5">
        <w:t xml:space="preserve"> accuracy </w:t>
      </w:r>
      <w:r w:rsidR="00C23DD2">
        <w:t>to be</w:t>
      </w:r>
      <w:r w:rsidR="006470C5">
        <w:t xml:space="preserve"> good</w:t>
      </w:r>
      <w:r w:rsidR="00AE3DE2">
        <w:t xml:space="preserve"> though</w:t>
      </w:r>
      <w:r w:rsidR="00A15731">
        <w:t xml:space="preserve"> reduced </w:t>
      </w:r>
      <w:r w:rsidR="00AE3DE2">
        <w:t>for images of right feet</w:t>
      </w:r>
      <w:r w:rsidR="00A15731">
        <w:t xml:space="preserve"> </w:t>
      </w:r>
      <w:r w:rsidR="006470C5">
        <w:t>(left = 100%, right = 84%)</w:t>
      </w:r>
      <w:r w:rsidR="00A15731">
        <w:t>.  However RT differences were more pronounced with a marked slowing in accurate response</w:t>
      </w:r>
      <w:r w:rsidR="00AE3DE2">
        <w:t>s</w:t>
      </w:r>
      <w:r w:rsidR="00A15731">
        <w:t xml:space="preserve"> to images of right feet (</w:t>
      </w:r>
      <w:r w:rsidR="00AE3DE2">
        <w:t>left = 2183ms, right = 3910ms).</w:t>
      </w:r>
    </w:p>
    <w:p w14:paraId="5772341A" w14:textId="77777777" w:rsidR="00205597" w:rsidRDefault="00205597" w:rsidP="007B62B9">
      <w:pPr>
        <w:spacing w:after="0" w:line="480" w:lineRule="auto"/>
      </w:pPr>
    </w:p>
    <w:p w14:paraId="53459F89" w14:textId="77777777" w:rsidR="00721448" w:rsidRDefault="009550D9" w:rsidP="00F4035C">
      <w:pPr>
        <w:spacing w:after="0" w:line="480" w:lineRule="auto"/>
      </w:pPr>
      <w:r>
        <w:t xml:space="preserve">Following the first session, the patient practiced LRTs at home using ‘flash cards’ on a daily basis.  </w:t>
      </w:r>
      <w:r w:rsidR="00AE3DE2">
        <w:t>We subsequently repea</w:t>
      </w:r>
      <w:r w:rsidR="007B6A63">
        <w:t xml:space="preserve">ted the tests on two </w:t>
      </w:r>
      <w:r w:rsidR="00AE3DE2">
        <w:t>occasions (May and August 2013)</w:t>
      </w:r>
      <w:r w:rsidR="00A15731">
        <w:t xml:space="preserve"> </w:t>
      </w:r>
      <w:r w:rsidR="00D75507">
        <w:t xml:space="preserve">and while responses </w:t>
      </w:r>
      <w:r w:rsidR="00D75507">
        <w:lastRenderedPageBreak/>
        <w:t>became faster overall, the same pattern of data remained (see Table 1)</w:t>
      </w:r>
      <w:r w:rsidR="002F1147">
        <w:t>;</w:t>
      </w:r>
      <w:r w:rsidR="00205597">
        <w:t xml:space="preserve"> the patient</w:t>
      </w:r>
      <w:r w:rsidR="002F1147">
        <w:t xml:space="preserve"> was slower to recognise images of</w:t>
      </w:r>
      <w:r w:rsidR="007B6A63">
        <w:t xml:space="preserve"> right feet than left feet </w:t>
      </w:r>
      <w:r w:rsidR="002F1147">
        <w:t>when using her non-preferred ‘1</w:t>
      </w:r>
      <w:r w:rsidR="002F1147" w:rsidRPr="002F1147">
        <w:rPr>
          <w:vertAlign w:val="superscript"/>
        </w:rPr>
        <w:t>st</w:t>
      </w:r>
      <w:r w:rsidR="007B6A63">
        <w:t xml:space="preserve"> person’ strategy, while response times were comparable when she used a ‘3</w:t>
      </w:r>
      <w:r w:rsidR="007B6A63" w:rsidRPr="007B6A63">
        <w:rPr>
          <w:vertAlign w:val="superscript"/>
        </w:rPr>
        <w:t>rd</w:t>
      </w:r>
      <w:r w:rsidR="007B6A63">
        <w:t xml:space="preserve"> person’ strategy.</w:t>
      </w:r>
    </w:p>
    <w:p w14:paraId="31063FA9" w14:textId="77777777" w:rsidR="002F1147" w:rsidRDefault="002F1147" w:rsidP="00F4035C">
      <w:pPr>
        <w:spacing w:after="0" w:line="480" w:lineRule="auto"/>
      </w:pPr>
    </w:p>
    <w:p w14:paraId="57C4F7A8" w14:textId="77777777" w:rsidR="00721448" w:rsidRPr="00721448" w:rsidRDefault="00721448" w:rsidP="00F4035C">
      <w:pPr>
        <w:pBdr>
          <w:top w:val="single" w:sz="4" w:space="8" w:color="auto"/>
          <w:bottom w:val="single" w:sz="4" w:space="1" w:color="auto"/>
        </w:pBdr>
        <w:spacing w:after="0" w:line="480" w:lineRule="auto"/>
        <w:jc w:val="center"/>
        <w:rPr>
          <w:i/>
        </w:rPr>
      </w:pPr>
      <w:r w:rsidRPr="00721448">
        <w:rPr>
          <w:i/>
        </w:rPr>
        <w:t>Table 1 about here</w:t>
      </w:r>
    </w:p>
    <w:p w14:paraId="3A5DC9E3" w14:textId="77777777" w:rsidR="00C23DD2" w:rsidRDefault="00C23DD2" w:rsidP="00F4035C">
      <w:pPr>
        <w:spacing w:after="0" w:line="480" w:lineRule="auto"/>
      </w:pPr>
    </w:p>
    <w:p w14:paraId="3B16EBD9" w14:textId="4D43CD43" w:rsidR="002F1147" w:rsidRDefault="002F1147" w:rsidP="00F4035C">
      <w:pPr>
        <w:spacing w:after="0" w:line="480" w:lineRule="auto"/>
      </w:pPr>
      <w:r>
        <w:t xml:space="preserve">A relative slowness to recognise images corresponding with an affected </w:t>
      </w:r>
      <w:r w:rsidR="00532256">
        <w:t>vs. an unaffected limb has</w:t>
      </w:r>
      <w:r>
        <w:t xml:space="preserve"> been reported previously in patients with CRPS </w:t>
      </w:r>
      <w:r w:rsidR="00B263D9">
        <w:fldChar w:fldCharType="begin">
          <w:fldData xml:space="preserve">PEVuZE5vdGU+PENpdGU+PEF1dGhvcj5TY2h3b2ViZWw8L0F1dGhvcj48WWVhcj4yMDAxPC9ZZWFy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</w:fldData>
        </w:fldChar>
      </w:r>
      <w:r w:rsidR="009550D9">
        <w:instrText xml:space="preserve"> ADDIN EN.CITE </w:instrText>
      </w:r>
      <w:r w:rsidR="009550D9">
        <w:fldChar w:fldCharType="begin">
          <w:fldData xml:space="preserve">PEVuZE5vdGU+PENpdGU+PEF1dGhvcj5TY2h3b2ViZWw8L0F1dGhvcj48WWVhcj4yMDAxPC9ZZWFy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</w:fldData>
        </w:fldChar>
      </w:r>
      <w:r w:rsidR="009550D9">
        <w:instrText xml:space="preserve"> ADDIN EN.CITE.DATA </w:instrText>
      </w:r>
      <w:r w:rsidR="009550D9">
        <w:fldChar w:fldCharType="end"/>
      </w:r>
      <w:r w:rsidR="00B263D9">
        <w:fldChar w:fldCharType="separate"/>
      </w:r>
      <w:r w:rsidR="009550D9">
        <w:rPr>
          <w:noProof/>
        </w:rPr>
        <w:t>(</w:t>
      </w:r>
      <w:hyperlink w:anchor="_ENREF_11" w:tooltip="Schwoebel, 2001 #1518" w:history="1">
        <w:r w:rsidR="009239AD">
          <w:rPr>
            <w:noProof/>
          </w:rPr>
          <w:t>11</w:t>
        </w:r>
      </w:hyperlink>
      <w:r w:rsidR="009550D9">
        <w:rPr>
          <w:noProof/>
        </w:rPr>
        <w:t xml:space="preserve">, </w:t>
      </w:r>
      <w:hyperlink w:anchor="_ENREF_12" w:tooltip="Moseley, 2004 #1340" w:history="1">
        <w:r w:rsidR="009239AD">
          <w:rPr>
            <w:noProof/>
          </w:rPr>
          <w:t>12</w:t>
        </w:r>
      </w:hyperlink>
      <w:r w:rsidR="009550D9">
        <w:rPr>
          <w:noProof/>
        </w:rPr>
        <w:t>)</w:t>
      </w:r>
      <w:r w:rsidR="00B263D9">
        <w:fldChar w:fldCharType="end"/>
      </w:r>
      <w:r w:rsidR="00B263D9">
        <w:t xml:space="preserve"> but this is not a consistent finding </w:t>
      </w:r>
      <w:r w:rsidR="00B263D9">
        <w:fldChar w:fldCharType="begin">
          <w:fldData xml:space="preserve">PEVuZE5vdGU+PENpdGU+PEF1dGhvcj5SZWluZXJzbWFubjwvQXV0aG9yPjxZZWFyPjIwMTA8L1ll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</w:fldData>
        </w:fldChar>
      </w:r>
      <w:r w:rsidR="009550D9">
        <w:instrText xml:space="preserve"> ADDIN EN.CITE </w:instrText>
      </w:r>
      <w:r w:rsidR="009550D9">
        <w:fldChar w:fldCharType="begin">
          <w:fldData xml:space="preserve">PEVuZE5vdGU+PENpdGU+PEF1dGhvcj5SZWluZXJzbWFubjwvQXV0aG9yPjxZZWFyPjIwMTA8L1ll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</w:fldData>
        </w:fldChar>
      </w:r>
      <w:r w:rsidR="009550D9">
        <w:instrText xml:space="preserve"> ADDIN EN.CITE.DATA </w:instrText>
      </w:r>
      <w:r w:rsidR="009550D9">
        <w:fldChar w:fldCharType="end"/>
      </w:r>
      <w:r w:rsidR="00B263D9">
        <w:fldChar w:fldCharType="separate"/>
      </w:r>
      <w:r w:rsidR="009550D9">
        <w:rPr>
          <w:noProof/>
        </w:rPr>
        <w:t>(</w:t>
      </w:r>
      <w:hyperlink w:anchor="_ENREF_13" w:tooltip="Reinersmann, 2010 #1797" w:history="1">
        <w:r w:rsidR="009239AD">
          <w:rPr>
            <w:noProof/>
          </w:rPr>
          <w:t>13</w:t>
        </w:r>
      </w:hyperlink>
      <w:r w:rsidR="009550D9">
        <w:rPr>
          <w:noProof/>
        </w:rPr>
        <w:t>)</w:t>
      </w:r>
      <w:r w:rsidR="00B263D9">
        <w:fldChar w:fldCharType="end"/>
      </w:r>
      <w:r w:rsidR="00532256">
        <w:t xml:space="preserve">.  </w:t>
      </w:r>
      <w:r w:rsidR="00F90694">
        <w:t xml:space="preserve">Our patient was able to articulate two distinct strategies, with the preferred and spontaneously </w:t>
      </w:r>
      <w:r w:rsidR="009576A3">
        <w:t>selected strategy (‘other’ or ‘3</w:t>
      </w:r>
      <w:r w:rsidR="009576A3" w:rsidRPr="009576A3">
        <w:rPr>
          <w:vertAlign w:val="superscript"/>
        </w:rPr>
        <w:t>rd</w:t>
      </w:r>
      <w:r w:rsidR="009576A3">
        <w:t xml:space="preserve"> person’) showing no difference in LRT performance for left and right feet.</w:t>
      </w:r>
    </w:p>
    <w:p w14:paraId="7962AA43" w14:textId="77777777" w:rsidR="00205597" w:rsidRDefault="00501EDD" w:rsidP="007B62B9">
      <w:pPr>
        <w:spacing w:after="0" w:line="480" w:lineRule="auto"/>
      </w:pPr>
      <w:r>
        <w:t>Typically, individuals undertaking LRTs are not asked to imagine limb movements and may not be aware of how they have determined their related judgments</w:t>
      </w:r>
      <w:r w:rsidR="007B6A63">
        <w:t xml:space="preserve"> when performing the task.  Consequently</w:t>
      </w:r>
      <w:r>
        <w:t xml:space="preserve">, LRTs are normally considered a good method of </w:t>
      </w:r>
      <w:r w:rsidRPr="00501EDD">
        <w:rPr>
          <w:i/>
        </w:rPr>
        <w:t>implicitly</w:t>
      </w:r>
      <w:r>
        <w:t xml:space="preserve"> facilitati</w:t>
      </w:r>
      <w:r w:rsidR="009576A3">
        <w:t xml:space="preserve">ng motor imagery, and have been used </w:t>
      </w:r>
      <w:r>
        <w:t xml:space="preserve">as part of larger programs of motor imagery, preceding </w:t>
      </w:r>
      <w:r w:rsidR="00C23DD2">
        <w:t xml:space="preserve">the </w:t>
      </w:r>
      <w:r>
        <w:t xml:space="preserve">explicit </w:t>
      </w:r>
      <w:r w:rsidR="00C23DD2">
        <w:t>imagination of movements</w:t>
      </w:r>
      <w:r w:rsidR="00794669">
        <w:t xml:space="preserve"> as they are considered </w:t>
      </w:r>
      <w:r w:rsidR="009576A3">
        <w:t>less threatening for</w:t>
      </w:r>
      <w:r w:rsidR="00794669">
        <w:t xml:space="preserve"> patients</w:t>
      </w:r>
      <w:r w:rsidR="00B05F55">
        <w:t xml:space="preserve"> </w:t>
      </w:r>
      <w:r w:rsidR="00B05F55">
        <w:fldChar w:fldCharType="begin">
          <w:fldData xml:space="preserve">PEVuZE5vdGU+PENpdGU+PEF1dGhvcj5Nb3NlbGV5PC9BdXRob3I+PFllYXI+MjAwNjwvWWVhcj48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</w:fldData>
        </w:fldChar>
      </w:r>
      <w:r w:rsidR="002D5EEE">
        <w:instrText xml:space="preserve"> ADDIN EN.CITE </w:instrText>
      </w:r>
      <w:r w:rsidR="002D5EEE">
        <w:fldChar w:fldCharType="begin">
          <w:fldData xml:space="preserve">PEVuZE5vdGU+PENpdGU+PEF1dGhvcj5Nb3NlbGV5PC9BdXRob3I+PFllYXI+MjAwNjwvWWVhcj48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</w:fldData>
        </w:fldChar>
      </w:r>
      <w:r w:rsidR="002D5EEE">
        <w:instrText xml:space="preserve"> ADDIN EN.CITE.DATA </w:instrText>
      </w:r>
      <w:r w:rsidR="002D5EEE">
        <w:fldChar w:fldCharType="end"/>
      </w:r>
      <w:r w:rsidR="00B05F55">
        <w:fldChar w:fldCharType="separate"/>
      </w:r>
      <w:r w:rsidR="002D5EEE">
        <w:rPr>
          <w:noProof/>
        </w:rPr>
        <w:t>(</w:t>
      </w:r>
      <w:hyperlink w:anchor="_ENREF_7" w:tooltip="Moseley, 2006 #1520" w:history="1">
        <w:r w:rsidR="009239AD">
          <w:rPr>
            <w:noProof/>
          </w:rPr>
          <w:t>7</w:t>
        </w:r>
      </w:hyperlink>
      <w:r w:rsidR="002D5EEE">
        <w:rPr>
          <w:noProof/>
        </w:rPr>
        <w:t>)</w:t>
      </w:r>
      <w:r w:rsidR="00B05F55">
        <w:fldChar w:fldCharType="end"/>
      </w:r>
      <w:r w:rsidR="009576A3">
        <w:t xml:space="preserve">.  </w:t>
      </w:r>
      <w:r w:rsidR="00C23DD2">
        <w:t xml:space="preserve">However, the potential for patients to </w:t>
      </w:r>
      <w:r w:rsidR="00865BB7">
        <w:t>use alternative s</w:t>
      </w:r>
      <w:r w:rsidR="007B6A63">
        <w:t>trategies, as was the case here, appears to threaten the therapeutic rationale for</w:t>
      </w:r>
      <w:r w:rsidR="00865BB7">
        <w:t xml:space="preserve"> the task </w:t>
      </w:r>
      <w:r w:rsidR="007B4946">
        <w:t>and may therefore threaten their value.</w:t>
      </w:r>
    </w:p>
    <w:p w14:paraId="592AC2A7" w14:textId="77777777" w:rsidR="007B4946" w:rsidRDefault="007B4946" w:rsidP="007B62B9">
      <w:pPr>
        <w:spacing w:after="0" w:line="480" w:lineRule="auto"/>
      </w:pPr>
    </w:p>
    <w:p w14:paraId="587A5350" w14:textId="0EBA6D19" w:rsidR="00205597" w:rsidRDefault="00865BB7" w:rsidP="00F4035C">
      <w:pPr>
        <w:spacing w:after="0" w:line="480" w:lineRule="auto"/>
      </w:pPr>
      <w:r>
        <w:t>How sure can we be that the 1</w:t>
      </w:r>
      <w:r w:rsidRPr="00865BB7">
        <w:rPr>
          <w:vertAlign w:val="superscript"/>
        </w:rPr>
        <w:t>st</w:t>
      </w:r>
      <w:r>
        <w:t xml:space="preserve"> vs 3</w:t>
      </w:r>
      <w:r w:rsidRPr="00865BB7">
        <w:rPr>
          <w:vertAlign w:val="superscript"/>
        </w:rPr>
        <w:t>rd</w:t>
      </w:r>
      <w:r>
        <w:t xml:space="preserve"> person strategies used by this patient are mechanistically distinct?</w:t>
      </w:r>
      <w:r w:rsidR="00B6478E">
        <w:t xml:space="preserve">  A characteristic of LRTs is the </w:t>
      </w:r>
      <w:r w:rsidR="00414FFA">
        <w:t xml:space="preserve">tendency for RTs to adhere to biomechanical constraints, with slower responses to images reflecting awkward postures compared with natural postures, independent of the degree of rotation required </w:t>
      </w:r>
      <w:r w:rsidR="00414FFA">
        <w:fldChar w:fldCharType="begin">
          <w:fldData xml:space="preserve">PEVuZE5vdGU+PENpdGU+PEF1dGhvcj5TZWtpeWFtYTwvQXV0aG9yPjxZZWFyPjE5ODI8L1llYXI+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</w:fldData>
        </w:fldChar>
      </w:r>
      <w:r w:rsidR="00205597">
        <w:instrText xml:space="preserve"> ADDIN EN.CITE </w:instrText>
      </w:r>
      <w:r w:rsidR="00205597">
        <w:fldChar w:fldCharType="begin">
          <w:fldData xml:space="preserve">PEVuZE5vdGU+PENpdGU+PEF1dGhvcj5TZWtpeWFtYTwvQXV0aG9yPjxZZWFyPjE5ODI8L1llYXI+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</w:fldData>
        </w:fldChar>
      </w:r>
      <w:r w:rsidR="00205597">
        <w:instrText xml:space="preserve"> ADDIN EN.CITE.DATA </w:instrText>
      </w:r>
      <w:r w:rsidR="00205597">
        <w:fldChar w:fldCharType="end"/>
      </w:r>
      <w:r w:rsidR="00414FFA">
        <w:fldChar w:fldCharType="separate"/>
      </w:r>
      <w:r w:rsidR="00205597">
        <w:rPr>
          <w:noProof/>
        </w:rPr>
        <w:t>(</w:t>
      </w:r>
      <w:hyperlink w:anchor="_ENREF_2" w:tooltip="Sekiyama, 1982 #2035" w:history="1">
        <w:r w:rsidR="009239AD">
          <w:rPr>
            <w:noProof/>
          </w:rPr>
          <w:t>2</w:t>
        </w:r>
      </w:hyperlink>
      <w:r w:rsidR="00205597">
        <w:rPr>
          <w:noProof/>
        </w:rPr>
        <w:t xml:space="preserve">, </w:t>
      </w:r>
      <w:hyperlink w:anchor="_ENREF_3" w:tooltip="Parsons, 1987 #1676" w:history="1">
        <w:r w:rsidR="009239AD">
          <w:rPr>
            <w:noProof/>
          </w:rPr>
          <w:t>3</w:t>
        </w:r>
      </w:hyperlink>
      <w:r w:rsidR="00205597">
        <w:rPr>
          <w:noProof/>
        </w:rPr>
        <w:t>)</w:t>
      </w:r>
      <w:r w:rsidR="00414FFA">
        <w:fldChar w:fldCharType="end"/>
      </w:r>
      <w:r w:rsidR="00414FFA">
        <w:t>.  Related</w:t>
      </w:r>
      <w:r w:rsidR="008A6ABC">
        <w:t xml:space="preserve"> analyses are often used in </w:t>
      </w:r>
      <w:r w:rsidR="00414FFA">
        <w:t xml:space="preserve">studies to confirm the use of a motor strategy </w:t>
      </w:r>
      <w:r w:rsidR="00414FFA">
        <w:fldChar w:fldCharType="begin">
          <w:fldData xml:space="preserve">PEVuZE5vdGU+PENpdGU+PEF1dGhvcj5OaWNvPC9BdXRob3I+PFllYXI+MjAwNDwvWWVhcj48UmVj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</w:fldData>
        </w:fldChar>
      </w:r>
      <w:r w:rsidR="009550D9">
        <w:instrText xml:space="preserve"> ADDIN EN.CITE </w:instrText>
      </w:r>
      <w:r w:rsidR="009550D9">
        <w:fldChar w:fldCharType="begin">
          <w:fldData xml:space="preserve">PEVuZE5vdGU+PENpdGU+PEF1dGhvcj5OaWNvPC9BdXRob3I+PFllYXI+MjAwNDwvWWVhcj48UmVj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</w:fldData>
        </w:fldChar>
      </w:r>
      <w:r w:rsidR="009550D9">
        <w:instrText xml:space="preserve"> ADDIN EN.CITE.DATA </w:instrText>
      </w:r>
      <w:r w:rsidR="009550D9">
        <w:fldChar w:fldCharType="end"/>
      </w:r>
      <w:r w:rsidR="00414FFA">
        <w:fldChar w:fldCharType="separate"/>
      </w:r>
      <w:r w:rsidR="009550D9">
        <w:rPr>
          <w:noProof/>
        </w:rPr>
        <w:t>(</w:t>
      </w:r>
      <w:hyperlink w:anchor="_ENREF_14" w:tooltip="Nico, 2004 #432" w:history="1">
        <w:r w:rsidR="009239AD">
          <w:rPr>
            <w:noProof/>
          </w:rPr>
          <w:t>14-16</w:t>
        </w:r>
      </w:hyperlink>
      <w:r w:rsidR="009550D9">
        <w:rPr>
          <w:noProof/>
        </w:rPr>
        <w:t>)</w:t>
      </w:r>
      <w:r w:rsidR="00414FFA">
        <w:fldChar w:fldCharType="end"/>
      </w:r>
      <w:r w:rsidR="00CD7DC5">
        <w:t xml:space="preserve">.  While such an approach is more challenging for pictures of feet than hands, it is possible to </w:t>
      </w:r>
      <w:r w:rsidR="00F4035C">
        <w:t xml:space="preserve">clearly </w:t>
      </w:r>
      <w:r w:rsidR="00CD7DC5">
        <w:t xml:space="preserve">draw a distinction between natural and awkward images for the </w:t>
      </w:r>
      <w:r w:rsidR="00CD7DC5" w:rsidRPr="00CD7DC5">
        <w:rPr>
          <w:i/>
        </w:rPr>
        <w:t>sole</w:t>
      </w:r>
      <w:r w:rsidR="00CD7DC5">
        <w:t xml:space="preserve"> and </w:t>
      </w:r>
      <w:r w:rsidR="00CD7DC5" w:rsidRPr="00CD7DC5">
        <w:rPr>
          <w:i/>
        </w:rPr>
        <w:t>big toe</w:t>
      </w:r>
      <w:r w:rsidR="00CD7DC5">
        <w:t xml:space="preserve"> views</w:t>
      </w:r>
      <w:r w:rsidR="00205597">
        <w:fldChar w:fldCharType="begin"/>
      </w:r>
      <w:r w:rsidR="00205597">
        <w:instrText xml:space="preserve"> ADDIN EN.CITE &lt;EndNote&gt;&lt;Cite&gt;&lt;Author&gt;Parsons&lt;/Author&gt;&lt;Year&gt;1987&lt;/Year&gt;&lt;RecNum&gt;1676&lt;/RecNum&gt;&lt;DisplayText&gt;(3)&lt;/DisplayText&gt;&lt;record&gt;&lt;rec-number&gt;1676&lt;/rec-number&gt;&lt;foreign-keys&gt;&lt;key app="EN" db-id="2vxxzef9mwtaaweeewuxsvri2zeftx25twvv"&gt;1676&lt;/key&gt;&lt;/foreign-keys&gt;&lt;ref-type name="Journal Article"&gt;17&lt;/ref-type&gt;&lt;contributors&gt;&lt;authors&gt;&lt;author&gt;Parsons,L.M.&lt;/author&gt;&lt;/authors&gt;&lt;/contributors&gt;&lt;titles&gt;&lt;title&gt;Imagined spatial transformations of one&amp;apos;s hands and feet&lt;/title&gt;&lt;secondary-title&gt;Cognitive Psychology&lt;/secondary-title&gt;&lt;/titles&gt;&lt;periodical&gt;&lt;full-title&gt;Cognitive Psychology&lt;/full-title&gt;&lt;/periodical&gt;&lt;pages&gt;178-241&lt;/pages&gt;&lt;volume&gt;19&lt;/volume&gt;&lt;number&gt;2&lt;/number&gt;&lt;reprint-edition&gt;Not in File&lt;/reprint-edition&gt;&lt;keywords&gt;&lt;keyword&gt;Foot&lt;/keyword&gt;&lt;keyword&gt;Functional Laterality&lt;/keyword&gt;&lt;keyword&gt;Hand&lt;/keyword&gt;&lt;keyword&gt;HANDS&lt;/keyword&gt;&lt;keyword&gt;humans&lt;/keyword&gt;&lt;keyword&gt;Imagination&lt;/keyword&gt;&lt;keyword&gt;Judgment&lt;/keyword&gt;&lt;keyword&gt;Orientation&lt;/keyword&gt;&lt;keyword&gt;Research&lt;/keyword&gt;&lt;keyword&gt;Space Perception&lt;/keyword&gt;&lt;keyword&gt;spatial&lt;/keyword&gt;&lt;keyword&gt;SUPPORT&lt;/keyword&gt;&lt;keyword&gt;TRANSFORMATIONS&lt;/keyword&gt;&lt;/keywords&gt;&lt;dates&gt;&lt;year&gt;1987&lt;/year&gt;&lt;pub-dates&gt;&lt;date&gt;4/1987&lt;/date&gt;&lt;/pub-dates&gt;&lt;/dates&gt;&lt;label&gt;1818&lt;/label&gt;&lt;urls&gt;&lt;related-urls&gt;&lt;url&gt;http://www.ncbi.nlm.nih.gov/pubmed/3581757&lt;/url&gt;&lt;/related-urls&gt;&lt;/urls&gt;&lt;/record&gt;&lt;/Cite&gt;&lt;/EndNote&gt;</w:instrText>
      </w:r>
      <w:r w:rsidR="00205597">
        <w:fldChar w:fldCharType="separate"/>
      </w:r>
      <w:r w:rsidR="00205597">
        <w:rPr>
          <w:noProof/>
        </w:rPr>
        <w:t>(</w:t>
      </w:r>
      <w:hyperlink w:anchor="_ENREF_3" w:tooltip="Parsons, 1987 #1676" w:history="1">
        <w:r w:rsidR="009239AD">
          <w:rPr>
            <w:noProof/>
          </w:rPr>
          <w:t>3</w:t>
        </w:r>
      </w:hyperlink>
      <w:r w:rsidR="00205597">
        <w:rPr>
          <w:noProof/>
        </w:rPr>
        <w:t>)</w:t>
      </w:r>
      <w:r w:rsidR="00205597">
        <w:fldChar w:fldCharType="end"/>
      </w:r>
      <w:r w:rsidR="00CD7DC5">
        <w:t xml:space="preserve">.  We therefore conducted </w:t>
      </w:r>
      <w:r w:rsidR="00271C9A">
        <w:t xml:space="preserve">a related analysis on the available data, collapsing across the individual sessions.  As can be seen in Figure 1, biomechanical constraints </w:t>
      </w:r>
      <w:r w:rsidR="00271C9A">
        <w:lastRenderedPageBreak/>
        <w:t>appeared to have a marked effect when the patient used a 1</w:t>
      </w:r>
      <w:r w:rsidR="00271C9A" w:rsidRPr="00271C9A">
        <w:rPr>
          <w:vertAlign w:val="superscript"/>
        </w:rPr>
        <w:t>st</w:t>
      </w:r>
      <w:r w:rsidR="00271C9A">
        <w:t xml:space="preserve"> person strategy, with </w:t>
      </w:r>
      <w:r w:rsidR="0028681E">
        <w:t>slower RTs for awkward postures, with RT differences most striking</w:t>
      </w:r>
      <w:r w:rsidR="00271C9A">
        <w:t xml:space="preserve"> for images of a right foot.  </w:t>
      </w:r>
      <w:r w:rsidR="004B72F8">
        <w:t>No such effects were evident when the patient used her preferred 3</w:t>
      </w:r>
      <w:r w:rsidR="004B72F8" w:rsidRPr="004B72F8">
        <w:rPr>
          <w:vertAlign w:val="superscript"/>
        </w:rPr>
        <w:t>rd</w:t>
      </w:r>
      <w:r w:rsidR="004B72F8">
        <w:t xml:space="preserve"> person strategy.</w:t>
      </w:r>
      <w:r w:rsidR="0028681E">
        <w:t xml:space="preserve">  These findings appear to confirm the patient’s description of two relatively distinct strategies.</w:t>
      </w:r>
    </w:p>
    <w:p w14:paraId="67DB0B50" w14:textId="77777777" w:rsidR="00F4035C" w:rsidRPr="00F4035C" w:rsidRDefault="00F4035C" w:rsidP="00F4035C">
      <w:pPr>
        <w:spacing w:after="0" w:line="480" w:lineRule="auto"/>
      </w:pPr>
    </w:p>
    <w:p w14:paraId="594DE170" w14:textId="77777777" w:rsidR="00205597" w:rsidRPr="00F4035C" w:rsidRDefault="00205597" w:rsidP="00F4035C">
      <w:pPr>
        <w:pBdr>
          <w:top w:val="single" w:sz="4" w:space="13" w:color="auto"/>
          <w:bottom w:val="single" w:sz="4" w:space="1" w:color="auto"/>
        </w:pBdr>
        <w:spacing w:line="480" w:lineRule="auto"/>
        <w:jc w:val="center"/>
      </w:pPr>
      <w:r w:rsidRPr="00F4035C">
        <w:t>Figure 1 about here</w:t>
      </w:r>
    </w:p>
    <w:p w14:paraId="1BCE7CAD" w14:textId="77777777" w:rsidR="00F4035C" w:rsidRDefault="00F4035C" w:rsidP="00F4035C">
      <w:pPr>
        <w:spacing w:after="0" w:line="480" w:lineRule="auto"/>
      </w:pPr>
    </w:p>
    <w:p w14:paraId="5B91BD68" w14:textId="3BD64B93" w:rsidR="008B6063" w:rsidRDefault="00C468A2" w:rsidP="007B62B9">
      <w:pPr>
        <w:spacing w:after="0" w:line="480" w:lineRule="auto"/>
      </w:pPr>
      <w:r>
        <w:t xml:space="preserve">Although LRTs in unimpaired individuals have been found to consistently induce motor imagery, the rather more mixed data emerging from patient-based studies suggests alternative strategies </w:t>
      </w:r>
      <w:r w:rsidR="001A4AA5">
        <w:t>may arise in some cases</w:t>
      </w:r>
      <w:r w:rsidR="009239AD">
        <w:t xml:space="preserve"> </w:t>
      </w:r>
      <w:r w:rsidR="009239AD">
        <w:fldChar w:fldCharType="begin">
          <w:fldData xml:space="preserve">PEVuZE5vdGU+PENpdGU+PEF1dGhvcj5EYXByYXRpPC9BdXRob3I+PFllYXI+MjAxMDwvWWVhcj48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</w:fldData>
        </w:fldChar>
      </w:r>
      <w:r w:rsidR="009239AD">
        <w:instrText xml:space="preserve"> ADDIN EN.CITE </w:instrText>
      </w:r>
      <w:r w:rsidR="009239AD">
        <w:fldChar w:fldCharType="begin">
          <w:fldData xml:space="preserve">PEVuZE5vdGU+PENpdGU+PEF1dGhvcj5EYXByYXRpPC9BdXRob3I+PFllYXI+MjAxMDwvWWVhcj48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</w:fldData>
        </w:fldChar>
      </w:r>
      <w:r w:rsidR="009239AD">
        <w:instrText xml:space="preserve"> ADDIN EN.CITE.DATA </w:instrText>
      </w:r>
      <w:r w:rsidR="009239AD">
        <w:fldChar w:fldCharType="end"/>
      </w:r>
      <w:r w:rsidR="009239AD">
        <w:fldChar w:fldCharType="separate"/>
      </w:r>
      <w:r w:rsidR="009239AD">
        <w:rPr>
          <w:noProof/>
        </w:rPr>
        <w:t>(</w:t>
      </w:r>
      <w:hyperlink w:anchor="_ENREF_17" w:tooltip="Daprati, 2010 #1648" w:history="1">
        <w:r w:rsidR="009239AD">
          <w:rPr>
            <w:noProof/>
          </w:rPr>
          <w:t>17</w:t>
        </w:r>
      </w:hyperlink>
      <w:r w:rsidR="009239AD">
        <w:rPr>
          <w:noProof/>
        </w:rPr>
        <w:t xml:space="preserve">, </w:t>
      </w:r>
      <w:hyperlink w:anchor="_ENREF_18" w:tooltip="ter Horst, 2012 #2025" w:history="1">
        <w:r w:rsidR="009239AD">
          <w:rPr>
            <w:noProof/>
          </w:rPr>
          <w:t>18</w:t>
        </w:r>
      </w:hyperlink>
      <w:r w:rsidR="009239AD">
        <w:rPr>
          <w:noProof/>
        </w:rPr>
        <w:t>)</w:t>
      </w:r>
      <w:r w:rsidR="009239AD">
        <w:fldChar w:fldCharType="end"/>
      </w:r>
      <w:r w:rsidR="001A4AA5">
        <w:t xml:space="preserve">, and </w:t>
      </w:r>
      <w:r w:rsidR="009239AD">
        <w:t xml:space="preserve">it is suggested that </w:t>
      </w:r>
      <w:r w:rsidR="001A4AA5">
        <w:t>these may be “implicitly triggered or prompted at will”</w:t>
      </w:r>
      <w:r w:rsidR="001A4AA5">
        <w:fldChar w:fldCharType="begin">
          <w:fldData xml:space="preserve">PEVuZE5vdGU+PENpdGUgSGlkZGVuPSIxIj48QXV0aG9yPlRvbWFzaW5vPC9BdXRob3I+PFllYXI+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</w:fldData>
        </w:fldChar>
      </w:r>
      <w:r w:rsidR="001A4AA5">
        <w:instrText xml:space="preserve"> ADDIN EN.CITE </w:instrText>
      </w:r>
      <w:r w:rsidR="001A4AA5">
        <w:fldChar w:fldCharType="begin">
          <w:fldData xml:space="preserve">PEVuZE5vdGU+PENpdGUgSGlkZGVuPSIxIj48QXV0aG9yPlRvbWFzaW5vPC9BdXRob3I+PFllYXI+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</w:fldData>
        </w:fldChar>
      </w:r>
      <w:r w:rsidR="001A4AA5">
        <w:instrText xml:space="preserve"> ADDIN EN.CITE.DATA </w:instrText>
      </w:r>
      <w:r w:rsidR="001A4AA5">
        <w:fldChar w:fldCharType="end"/>
      </w:r>
      <w:r w:rsidR="001A4AA5">
        <w:fldChar w:fldCharType="end"/>
      </w:r>
      <w:r w:rsidR="00566EAF">
        <w:t xml:space="preserve"> (15</w:t>
      </w:r>
      <w:r w:rsidR="001A4AA5">
        <w:t>, p.878).  In the case presented here, alternative strategies only became apparent following discussion with the patient.  Her preferred and spontaneously selected ‘3</w:t>
      </w:r>
      <w:r w:rsidR="001A4AA5" w:rsidRPr="001A4AA5">
        <w:rPr>
          <w:vertAlign w:val="superscript"/>
        </w:rPr>
        <w:t>rd</w:t>
      </w:r>
      <w:r w:rsidR="001A4AA5">
        <w:t xml:space="preserve"> person’ strategy </w:t>
      </w:r>
      <w:r w:rsidR="00F4035C">
        <w:t>(adopted because a 1</w:t>
      </w:r>
      <w:r w:rsidR="00157CF5">
        <w:t xml:space="preserve">st person approach caused her pain) </w:t>
      </w:r>
      <w:r w:rsidR="001A4AA5">
        <w:t>resulted in superior performance</w:t>
      </w:r>
      <w:r w:rsidR="00B64106">
        <w:t xml:space="preserve"> but did not appear t</w:t>
      </w:r>
      <w:r w:rsidR="00CB0E43">
        <w:t>o engage motor processes</w:t>
      </w:r>
      <w:r w:rsidR="009239AD">
        <w:t>, indicated by the absence of biomechanical constraints from the resulting data</w:t>
      </w:r>
      <w:r w:rsidR="00CB0E43">
        <w:t>.  Discussion with the patient was able to facilitate a ‘1</w:t>
      </w:r>
      <w:r w:rsidR="00CB0E43" w:rsidRPr="00CB0E43">
        <w:rPr>
          <w:vertAlign w:val="superscript"/>
        </w:rPr>
        <w:t>st</w:t>
      </w:r>
      <w:r w:rsidR="00CB0E43">
        <w:t xml:space="preserve"> person’ approach consistent with a motor strategy, the resulting data supporting the change, both in terms of the generally slower RTs to images corresponding with the affected right foot and also the more general biomechanical constraints that became evident for this approach.  However, encouraging a strategy in this way precludes the resulting motor imagery being implicit, an issue that is normally seen as being an important strength of LRTs.</w:t>
      </w:r>
      <w:r w:rsidR="00566EAF">
        <w:t xml:space="preserve">  </w:t>
      </w:r>
    </w:p>
    <w:p w14:paraId="011C2058" w14:textId="77777777" w:rsidR="0006683F" w:rsidRDefault="0006683F" w:rsidP="007B62B9">
      <w:pPr>
        <w:spacing w:after="0" w:line="480" w:lineRule="auto"/>
      </w:pPr>
    </w:p>
    <w:p w14:paraId="2F11701D" w14:textId="271E27BC" w:rsidR="00F4035C" w:rsidRDefault="0006683F" w:rsidP="00F4035C">
      <w:pPr>
        <w:spacing w:after="0" w:line="480" w:lineRule="auto"/>
      </w:pPr>
      <w:r>
        <w:t>The</w:t>
      </w:r>
      <w:r w:rsidR="00F4035C" w:rsidRPr="005A0B22">
        <w:t xml:space="preserve"> case</w:t>
      </w:r>
      <w:r>
        <w:t xml:space="preserve"> presented here</w:t>
      </w:r>
      <w:r w:rsidR="00F4035C" w:rsidRPr="005A0B22">
        <w:t xml:space="preserve"> demonstrates that it is possible for an individual to perform at a high level on </w:t>
      </w:r>
      <w:r w:rsidR="00F4035C">
        <w:t>LRTs</w:t>
      </w:r>
      <w:r w:rsidR="00F4035C" w:rsidRPr="005A0B22">
        <w:t xml:space="preserve"> without using motor imagery</w:t>
      </w:r>
      <w:r w:rsidR="00F4035C">
        <w:t xml:space="preserve">.  This is important </w:t>
      </w:r>
      <w:r w:rsidR="00F4035C" w:rsidRPr="005A0B22">
        <w:t xml:space="preserve">as clinics appear to be increasingly embracing the use of LRTs in the assessment and </w:t>
      </w:r>
      <w:r w:rsidR="00F4035C">
        <w:t>treatment of patients with CRPS, assuming that a motor strategy is being used</w:t>
      </w:r>
      <w:r w:rsidR="00F4035C" w:rsidRPr="005A0B22">
        <w:t xml:space="preserve">.  </w:t>
      </w:r>
      <w:r w:rsidR="00F4035C">
        <w:t>It is important</w:t>
      </w:r>
      <w:r w:rsidR="00F4035C" w:rsidRPr="005A0B22">
        <w:t xml:space="preserve"> that </w:t>
      </w:r>
      <w:r w:rsidR="00F4035C">
        <w:t xml:space="preserve">practitioners </w:t>
      </w:r>
      <w:r w:rsidR="00F4035C" w:rsidRPr="005A0B22">
        <w:t xml:space="preserve">establish processes when using LRTs, </w:t>
      </w:r>
      <w:r w:rsidR="00F4035C" w:rsidRPr="005A0B22">
        <w:lastRenderedPageBreak/>
        <w:t>including the careful selection of images and an ability to analyse for the presence or absence of biomechanical constraints</w:t>
      </w:r>
      <w:r w:rsidR="00F4035C">
        <w:t xml:space="preserve">. This will enable practitioners </w:t>
      </w:r>
      <w:r w:rsidR="00F4035C" w:rsidRPr="005A0B22">
        <w:t>to determine with greater confidence whether individual patients are engaging</w:t>
      </w:r>
      <w:r w:rsidR="00F4035C">
        <w:t xml:space="preserve"> in</w:t>
      </w:r>
      <w:r w:rsidR="00F4035C" w:rsidRPr="005A0B22">
        <w:t xml:space="preserve"> a motor strategy or not.  Widely available tools such as online LRTs and flash cards do not currently allow such control of the task or the ability to perform these analyses.  Adopting such processes should allow </w:t>
      </w:r>
      <w:r w:rsidR="00F4035C">
        <w:t>practitioners</w:t>
      </w:r>
      <w:r w:rsidR="00F4035C" w:rsidRPr="005A0B22">
        <w:t xml:space="preserve"> to use this potentially powerful tool optimally.</w:t>
      </w:r>
      <w:r>
        <w:t xml:space="preserve">  Additionally, given the issues raised here, further research examining alternative strategies when individuals perform LRTs are merited.</w:t>
      </w:r>
    </w:p>
    <w:p w14:paraId="4B06DF74" w14:textId="77777777" w:rsidR="00BB38DB" w:rsidRDefault="00BB38DB" w:rsidP="00F4035C">
      <w:pPr>
        <w:spacing w:after="0" w:line="480" w:lineRule="auto"/>
      </w:pPr>
    </w:p>
    <w:p w14:paraId="61B73F17" w14:textId="77777777" w:rsidR="00691F74" w:rsidRDefault="00691F74" w:rsidP="00F4035C">
      <w:pPr>
        <w:spacing w:after="0" w:line="480" w:lineRule="auto"/>
      </w:pPr>
    </w:p>
    <w:p w14:paraId="4DFC44B3" w14:textId="77777777" w:rsidR="00691F74" w:rsidRDefault="00691F74" w:rsidP="00F4035C">
      <w:pPr>
        <w:spacing w:after="0" w:line="480" w:lineRule="auto"/>
      </w:pPr>
    </w:p>
    <w:p w14:paraId="61E45DB8" w14:textId="77777777" w:rsidR="00BB38DB" w:rsidRDefault="00BB38DB" w:rsidP="00BB38DB">
      <w:pPr>
        <w:spacing w:after="0"/>
        <w:jc w:val="right"/>
        <w:rPr>
          <w:vertAlign w:val="superscript"/>
        </w:rPr>
      </w:pPr>
      <w:r w:rsidRPr="00B6478E">
        <w:t>Rick King</w:t>
      </w:r>
      <w:r w:rsidRPr="00B6478E">
        <w:rPr>
          <w:vertAlign w:val="superscript"/>
        </w:rPr>
        <w:t>1</w:t>
      </w:r>
      <w:r w:rsidRPr="00B6478E">
        <w:t>, Mark I Johnson</w:t>
      </w:r>
      <w:r w:rsidRPr="00B6478E">
        <w:rPr>
          <w:vertAlign w:val="superscript"/>
        </w:rPr>
        <w:t>2</w:t>
      </w:r>
      <w:r w:rsidRPr="00B6478E">
        <w:t>, Cormac G Ryan</w:t>
      </w:r>
      <w:r w:rsidRPr="00B6478E">
        <w:rPr>
          <w:vertAlign w:val="superscript"/>
        </w:rPr>
        <w:t>3</w:t>
      </w:r>
      <w:r w:rsidRPr="00B6478E">
        <w:t>, Victoria Robinson</w:t>
      </w:r>
      <w:r w:rsidRPr="00B6478E">
        <w:rPr>
          <w:vertAlign w:val="superscript"/>
        </w:rPr>
        <w:t>1</w:t>
      </w:r>
      <w:r w:rsidRPr="00B6478E">
        <w:t>, Denis J Martin</w:t>
      </w:r>
      <w:r w:rsidRPr="00B6478E">
        <w:rPr>
          <w:vertAlign w:val="superscript"/>
        </w:rPr>
        <w:t>3</w:t>
      </w:r>
      <w:r w:rsidRPr="00B6478E">
        <w:t xml:space="preserve"> and T David Punt</w:t>
      </w:r>
      <w:r w:rsidRPr="00B6478E">
        <w:rPr>
          <w:vertAlign w:val="superscript"/>
        </w:rPr>
        <w:t>4</w:t>
      </w:r>
    </w:p>
    <w:p w14:paraId="10EC3BC1" w14:textId="77777777" w:rsidR="00BB38DB" w:rsidRPr="00B6478E" w:rsidRDefault="00BB38DB" w:rsidP="00BB38DB">
      <w:pPr>
        <w:spacing w:after="0"/>
        <w:jc w:val="right"/>
      </w:pPr>
    </w:p>
    <w:p w14:paraId="51BD21C5" w14:textId="77777777" w:rsidR="00BB38DB" w:rsidRDefault="00BB38DB" w:rsidP="00BB38DB">
      <w:pPr>
        <w:pStyle w:val="ListParagraph"/>
        <w:numPr>
          <w:ilvl w:val="0"/>
          <w:numId w:val="2"/>
        </w:numPr>
        <w:spacing w:after="0"/>
        <w:jc w:val="right"/>
        <w:rPr>
          <w:sz w:val="20"/>
          <w:szCs w:val="20"/>
        </w:rPr>
      </w:pPr>
      <w:r w:rsidRPr="00B6478E">
        <w:rPr>
          <w:sz w:val="20"/>
          <w:szCs w:val="20"/>
        </w:rPr>
        <w:t xml:space="preserve">Pain Services, South Tees </w:t>
      </w:r>
      <w:r>
        <w:rPr>
          <w:sz w:val="20"/>
          <w:szCs w:val="20"/>
        </w:rPr>
        <w:t>Hospitals</w:t>
      </w:r>
      <w:r w:rsidRPr="00B6478E">
        <w:rPr>
          <w:sz w:val="20"/>
          <w:szCs w:val="20"/>
        </w:rPr>
        <w:t xml:space="preserve"> NHS </w:t>
      </w:r>
      <w:r>
        <w:rPr>
          <w:sz w:val="20"/>
          <w:szCs w:val="20"/>
        </w:rPr>
        <w:t>Foundation Trust</w:t>
      </w:r>
    </w:p>
    <w:p w14:paraId="5FC5676B" w14:textId="4AE72F43" w:rsidR="00BB38DB" w:rsidRDefault="00BB38DB" w:rsidP="00BB38DB">
      <w:pPr>
        <w:pStyle w:val="ListParagraph"/>
        <w:numPr>
          <w:ilvl w:val="0"/>
          <w:numId w:val="2"/>
        </w:numPr>
        <w:spacing w:after="0"/>
        <w:jc w:val="right"/>
        <w:rPr>
          <w:sz w:val="20"/>
          <w:szCs w:val="20"/>
        </w:rPr>
      </w:pPr>
      <w:r>
        <w:rPr>
          <w:sz w:val="20"/>
          <w:szCs w:val="20"/>
        </w:rPr>
        <w:t>Centre for Pain Research, Faculty</w:t>
      </w:r>
      <w:r w:rsidRPr="00B6478E">
        <w:rPr>
          <w:sz w:val="20"/>
          <w:szCs w:val="20"/>
        </w:rPr>
        <w:t xml:space="preserve"> of Health</w:t>
      </w:r>
      <w:r>
        <w:rPr>
          <w:sz w:val="20"/>
          <w:szCs w:val="20"/>
        </w:rPr>
        <w:t xml:space="preserve"> &amp; Social</w:t>
      </w:r>
      <w:r w:rsidRPr="00B6478E">
        <w:rPr>
          <w:sz w:val="20"/>
          <w:szCs w:val="20"/>
        </w:rPr>
        <w:t xml:space="preserve"> Sciences, L</w:t>
      </w:r>
      <w:r>
        <w:rPr>
          <w:sz w:val="20"/>
          <w:szCs w:val="20"/>
        </w:rPr>
        <w:t xml:space="preserve">eeds </w:t>
      </w:r>
      <w:r w:rsidR="00E418AA">
        <w:rPr>
          <w:sz w:val="20"/>
          <w:szCs w:val="20"/>
        </w:rPr>
        <w:t xml:space="preserve">Beckett </w:t>
      </w:r>
      <w:r>
        <w:rPr>
          <w:sz w:val="20"/>
          <w:szCs w:val="20"/>
        </w:rPr>
        <w:t>University</w:t>
      </w:r>
    </w:p>
    <w:p w14:paraId="331D6071" w14:textId="77777777" w:rsidR="00BB38DB" w:rsidRDefault="00BB38DB" w:rsidP="00BB38DB">
      <w:pPr>
        <w:pStyle w:val="ListParagraph"/>
        <w:numPr>
          <w:ilvl w:val="0"/>
          <w:numId w:val="2"/>
        </w:numPr>
        <w:spacing w:after="0"/>
        <w:jc w:val="right"/>
        <w:rPr>
          <w:sz w:val="20"/>
          <w:szCs w:val="20"/>
        </w:rPr>
      </w:pPr>
      <w:r w:rsidRPr="00B6478E">
        <w:rPr>
          <w:sz w:val="20"/>
          <w:szCs w:val="20"/>
        </w:rPr>
        <w:t>Health and Social Care In</w:t>
      </w:r>
      <w:r>
        <w:rPr>
          <w:sz w:val="20"/>
          <w:szCs w:val="20"/>
        </w:rPr>
        <w:t>stitute, Teesside University</w:t>
      </w:r>
    </w:p>
    <w:p w14:paraId="0909B076" w14:textId="77777777" w:rsidR="00BB38DB" w:rsidRPr="00B6478E" w:rsidRDefault="00BB38DB" w:rsidP="00BB38DB">
      <w:pPr>
        <w:pStyle w:val="ListParagraph"/>
        <w:numPr>
          <w:ilvl w:val="0"/>
          <w:numId w:val="2"/>
        </w:numPr>
        <w:spacing w:after="0"/>
        <w:jc w:val="right"/>
        <w:rPr>
          <w:sz w:val="20"/>
          <w:szCs w:val="20"/>
        </w:rPr>
      </w:pPr>
      <w:r w:rsidRPr="00B6478E">
        <w:rPr>
          <w:sz w:val="20"/>
          <w:szCs w:val="20"/>
        </w:rPr>
        <w:t>School of Sport, Exercise &amp; Rehabilitation, University of Birmingham, UK</w:t>
      </w:r>
    </w:p>
    <w:p w14:paraId="53C35770" w14:textId="77777777" w:rsidR="00BB38DB" w:rsidRDefault="00BB38DB" w:rsidP="00F4035C">
      <w:pPr>
        <w:spacing w:after="0" w:line="480" w:lineRule="auto"/>
      </w:pPr>
    </w:p>
    <w:p w14:paraId="07FE42DA" w14:textId="77777777" w:rsidR="00F4035C" w:rsidRDefault="00F4035C" w:rsidP="00F4035C">
      <w:pPr>
        <w:spacing w:after="0" w:line="480" w:lineRule="auto"/>
      </w:pPr>
    </w:p>
    <w:p w14:paraId="40574C88" w14:textId="77777777" w:rsidR="00691F74" w:rsidRDefault="00691F74">
      <w:pPr>
        <w:sectPr w:rsidR="00691F74" w:rsidSect="00BB38DB">
          <w:pgSz w:w="11906" w:h="16838"/>
          <w:pgMar w:top="1440" w:right="1440" w:bottom="1440" w:left="1440" w:header="708" w:footer="708" w:gutter="0"/>
          <w:cols w:space="708"/>
          <w:docGrid w:linePitch="360"/>
        </w:sectPr>
      </w:pPr>
    </w:p>
    <w:p w14:paraId="701FE51B" w14:textId="77777777" w:rsidR="000326D3" w:rsidRDefault="000326D3"/>
    <w:p w14:paraId="12A525A3" w14:textId="77777777" w:rsidR="009239AD" w:rsidRPr="009239AD" w:rsidRDefault="000326D3" w:rsidP="009239AD">
      <w:pPr>
        <w:spacing w:after="0"/>
        <w:jc w:val="center"/>
        <w:rPr>
          <w:rFonts w:ascii="Calibri" w:hAnsi="Calibri"/>
          <w:b/>
          <w:noProof/>
          <w:sz w:val="32"/>
        </w:rPr>
      </w:pPr>
      <w:r>
        <w:fldChar w:fldCharType="begin"/>
      </w:r>
      <w:r>
        <w:instrText xml:space="preserve"> ADDIN EN.REFLIST </w:instrText>
      </w:r>
      <w:r>
        <w:fldChar w:fldCharType="separate"/>
      </w:r>
      <w:r w:rsidR="009239AD" w:rsidRPr="009239AD">
        <w:rPr>
          <w:rFonts w:ascii="Calibri" w:hAnsi="Calibri"/>
          <w:b/>
          <w:noProof/>
        </w:rPr>
        <w:t>References</w:t>
      </w:r>
    </w:p>
    <w:p w14:paraId="64A1962F" w14:textId="77777777" w:rsidR="009239AD" w:rsidRPr="009239AD" w:rsidRDefault="009239AD" w:rsidP="009239AD">
      <w:pPr>
        <w:spacing w:after="0"/>
        <w:jc w:val="center"/>
        <w:rPr>
          <w:rFonts w:ascii="Calibri" w:hAnsi="Calibri"/>
          <w:b/>
          <w:noProof/>
          <w:sz w:val="32"/>
        </w:rPr>
      </w:pPr>
    </w:p>
    <w:p w14:paraId="260B7D37" w14:textId="77777777" w:rsidR="009239AD" w:rsidRPr="009239AD" w:rsidRDefault="009239AD" w:rsidP="009239AD">
      <w:pPr>
        <w:spacing w:after="0"/>
        <w:jc w:val="center"/>
        <w:rPr>
          <w:rFonts w:ascii="Calibri" w:hAnsi="Calibri"/>
          <w:b/>
          <w:noProof/>
          <w:sz w:val="32"/>
        </w:rPr>
      </w:pPr>
    </w:p>
    <w:p w14:paraId="21CF6F4A" w14:textId="77777777" w:rsidR="009239AD" w:rsidRPr="009239AD" w:rsidRDefault="009239AD" w:rsidP="009239AD">
      <w:pPr>
        <w:spacing w:after="480" w:line="360" w:lineRule="auto"/>
        <w:rPr>
          <w:rFonts w:ascii="Calibri" w:hAnsi="Calibri"/>
          <w:noProof/>
        </w:rPr>
      </w:pPr>
      <w:bookmarkStart w:id="0" w:name="_ENREF_1"/>
      <w:r w:rsidRPr="009239AD">
        <w:rPr>
          <w:rFonts w:ascii="Calibri" w:hAnsi="Calibri"/>
          <w:noProof/>
        </w:rPr>
        <w:t>1.</w:t>
      </w:r>
      <w:r w:rsidRPr="009239AD">
        <w:rPr>
          <w:rFonts w:ascii="Calibri" w:hAnsi="Calibri"/>
          <w:noProof/>
        </w:rPr>
        <w:tab/>
        <w:t xml:space="preserve">Cooper LA, Shepard RN. Mental transformations in the identification of left and right hands. </w:t>
      </w:r>
      <w:r w:rsidRPr="009239AD">
        <w:rPr>
          <w:rFonts w:ascii="Calibri" w:hAnsi="Calibri"/>
          <w:i/>
          <w:noProof/>
        </w:rPr>
        <w:t>Journal of Experimental Psychology-Human Perception and Performance</w:t>
      </w:r>
      <w:r w:rsidRPr="009239AD">
        <w:rPr>
          <w:rFonts w:ascii="Calibri" w:hAnsi="Calibri"/>
          <w:noProof/>
        </w:rPr>
        <w:t>. 1975;</w:t>
      </w:r>
      <w:r w:rsidRPr="009239AD">
        <w:rPr>
          <w:rFonts w:ascii="Calibri" w:hAnsi="Calibri"/>
          <w:b/>
          <w:noProof/>
        </w:rPr>
        <w:t>104:</w:t>
      </w:r>
      <w:r w:rsidRPr="009239AD">
        <w:rPr>
          <w:rFonts w:ascii="Calibri" w:hAnsi="Calibri"/>
          <w:noProof/>
        </w:rPr>
        <w:t>48-56.</w:t>
      </w:r>
      <w:bookmarkEnd w:id="0"/>
    </w:p>
    <w:p w14:paraId="2DED2839" w14:textId="77777777" w:rsidR="009239AD" w:rsidRPr="009239AD" w:rsidRDefault="009239AD" w:rsidP="009239AD">
      <w:pPr>
        <w:spacing w:after="480" w:line="360" w:lineRule="auto"/>
        <w:rPr>
          <w:rFonts w:ascii="Calibri" w:hAnsi="Calibri"/>
          <w:noProof/>
        </w:rPr>
      </w:pPr>
      <w:bookmarkStart w:id="1" w:name="_ENREF_2"/>
      <w:r w:rsidRPr="009239AD">
        <w:rPr>
          <w:rFonts w:ascii="Calibri" w:hAnsi="Calibri"/>
          <w:noProof/>
        </w:rPr>
        <w:t>2.</w:t>
      </w:r>
      <w:r w:rsidRPr="009239AD">
        <w:rPr>
          <w:rFonts w:ascii="Calibri" w:hAnsi="Calibri"/>
          <w:noProof/>
        </w:rPr>
        <w:tab/>
        <w:t xml:space="preserve">Sekiyama K. Kinesthetic aspects of mental representations in the identification of left and right hands. </w:t>
      </w:r>
      <w:r w:rsidRPr="009239AD">
        <w:rPr>
          <w:rFonts w:ascii="Calibri" w:hAnsi="Calibri"/>
          <w:i/>
          <w:noProof/>
        </w:rPr>
        <w:t>Perception and Psychophysics</w:t>
      </w:r>
      <w:r w:rsidRPr="009239AD">
        <w:rPr>
          <w:rFonts w:ascii="Calibri" w:hAnsi="Calibri"/>
          <w:noProof/>
        </w:rPr>
        <w:t>. 1982;</w:t>
      </w:r>
      <w:r w:rsidRPr="009239AD">
        <w:rPr>
          <w:rFonts w:ascii="Calibri" w:hAnsi="Calibri"/>
          <w:b/>
          <w:noProof/>
        </w:rPr>
        <w:t>32:</w:t>
      </w:r>
      <w:r w:rsidRPr="009239AD">
        <w:rPr>
          <w:rFonts w:ascii="Calibri" w:hAnsi="Calibri"/>
          <w:noProof/>
        </w:rPr>
        <w:t>89-95.</w:t>
      </w:r>
      <w:bookmarkEnd w:id="1"/>
    </w:p>
    <w:p w14:paraId="7E2CF157" w14:textId="77777777" w:rsidR="009239AD" w:rsidRPr="009239AD" w:rsidRDefault="009239AD" w:rsidP="009239AD">
      <w:pPr>
        <w:spacing w:after="480" w:line="360" w:lineRule="auto"/>
        <w:rPr>
          <w:rFonts w:ascii="Calibri" w:hAnsi="Calibri"/>
          <w:noProof/>
        </w:rPr>
      </w:pPr>
      <w:bookmarkStart w:id="2" w:name="_ENREF_3"/>
      <w:r w:rsidRPr="009239AD">
        <w:rPr>
          <w:rFonts w:ascii="Calibri" w:hAnsi="Calibri"/>
          <w:noProof/>
        </w:rPr>
        <w:t>3.</w:t>
      </w:r>
      <w:r w:rsidRPr="009239AD">
        <w:rPr>
          <w:rFonts w:ascii="Calibri" w:hAnsi="Calibri"/>
          <w:noProof/>
        </w:rPr>
        <w:tab/>
        <w:t xml:space="preserve">Parsons LM. Imagined spatial transformations of one's hands and feet. </w:t>
      </w:r>
      <w:r w:rsidRPr="009239AD">
        <w:rPr>
          <w:rFonts w:ascii="Calibri" w:hAnsi="Calibri"/>
          <w:i/>
          <w:noProof/>
        </w:rPr>
        <w:t>Cognitive Psychology</w:t>
      </w:r>
      <w:r w:rsidRPr="009239AD">
        <w:rPr>
          <w:rFonts w:ascii="Calibri" w:hAnsi="Calibri"/>
          <w:noProof/>
        </w:rPr>
        <w:t>. 1987;</w:t>
      </w:r>
      <w:r w:rsidRPr="009239AD">
        <w:rPr>
          <w:rFonts w:ascii="Calibri" w:hAnsi="Calibri"/>
          <w:b/>
          <w:noProof/>
        </w:rPr>
        <w:t>19:</w:t>
      </w:r>
      <w:r w:rsidRPr="009239AD">
        <w:rPr>
          <w:rFonts w:ascii="Calibri" w:hAnsi="Calibri"/>
          <w:noProof/>
        </w:rPr>
        <w:t>178-241.</w:t>
      </w:r>
      <w:bookmarkEnd w:id="2"/>
    </w:p>
    <w:p w14:paraId="1D338042" w14:textId="77777777" w:rsidR="009239AD" w:rsidRPr="009239AD" w:rsidRDefault="009239AD" w:rsidP="009239AD">
      <w:pPr>
        <w:spacing w:after="480" w:line="360" w:lineRule="auto"/>
        <w:rPr>
          <w:rFonts w:ascii="Calibri" w:hAnsi="Calibri"/>
          <w:noProof/>
        </w:rPr>
      </w:pPr>
      <w:bookmarkStart w:id="3" w:name="_ENREF_4"/>
      <w:r w:rsidRPr="009239AD">
        <w:rPr>
          <w:rFonts w:ascii="Calibri" w:hAnsi="Calibri"/>
          <w:noProof/>
        </w:rPr>
        <w:t>4.</w:t>
      </w:r>
      <w:r w:rsidRPr="009239AD">
        <w:rPr>
          <w:rFonts w:ascii="Calibri" w:hAnsi="Calibri"/>
          <w:noProof/>
        </w:rPr>
        <w:tab/>
        <w:t xml:space="preserve">Kosslyn SM, Digirolamo GJ, Thompson WL, Alpert NM. Mental rotation of objects versus hands: Neural mechanisms revealed by positron emission tomography. </w:t>
      </w:r>
      <w:r w:rsidRPr="009239AD">
        <w:rPr>
          <w:rFonts w:ascii="Calibri" w:hAnsi="Calibri"/>
          <w:i/>
          <w:noProof/>
        </w:rPr>
        <w:t>Psychophysiology</w:t>
      </w:r>
      <w:r w:rsidRPr="009239AD">
        <w:rPr>
          <w:rFonts w:ascii="Calibri" w:hAnsi="Calibri"/>
          <w:noProof/>
        </w:rPr>
        <w:t>. 1998;</w:t>
      </w:r>
      <w:r w:rsidRPr="009239AD">
        <w:rPr>
          <w:rFonts w:ascii="Calibri" w:hAnsi="Calibri"/>
          <w:b/>
          <w:noProof/>
        </w:rPr>
        <w:t>35:</w:t>
      </w:r>
      <w:r w:rsidRPr="009239AD">
        <w:rPr>
          <w:rFonts w:ascii="Calibri" w:hAnsi="Calibri"/>
          <w:noProof/>
        </w:rPr>
        <w:t>151-61.</w:t>
      </w:r>
      <w:bookmarkEnd w:id="3"/>
    </w:p>
    <w:p w14:paraId="5BCC1BCC" w14:textId="77777777" w:rsidR="009239AD" w:rsidRPr="009239AD" w:rsidRDefault="009239AD" w:rsidP="009239AD">
      <w:pPr>
        <w:spacing w:after="480" w:line="360" w:lineRule="auto"/>
        <w:rPr>
          <w:rFonts w:ascii="Calibri" w:hAnsi="Calibri"/>
          <w:noProof/>
        </w:rPr>
      </w:pPr>
      <w:bookmarkStart w:id="4" w:name="_ENREF_5"/>
      <w:r w:rsidRPr="009239AD">
        <w:rPr>
          <w:rFonts w:ascii="Calibri" w:hAnsi="Calibri"/>
          <w:noProof/>
        </w:rPr>
        <w:t>5.</w:t>
      </w:r>
      <w:r w:rsidRPr="009239AD">
        <w:rPr>
          <w:rFonts w:ascii="Calibri" w:hAnsi="Calibri"/>
          <w:noProof/>
        </w:rPr>
        <w:tab/>
        <w:t xml:space="preserve">de Lange FP, Helmich RC, Toni I. Posture influences motor imagery: an fMRI study. </w:t>
      </w:r>
      <w:r w:rsidRPr="009239AD">
        <w:rPr>
          <w:rFonts w:ascii="Calibri" w:hAnsi="Calibri"/>
          <w:i/>
          <w:noProof/>
        </w:rPr>
        <w:t>Neuroimage</w:t>
      </w:r>
      <w:r w:rsidRPr="009239AD">
        <w:rPr>
          <w:rFonts w:ascii="Calibri" w:hAnsi="Calibri"/>
          <w:noProof/>
        </w:rPr>
        <w:t>. 2006;</w:t>
      </w:r>
      <w:r w:rsidRPr="009239AD">
        <w:rPr>
          <w:rFonts w:ascii="Calibri" w:hAnsi="Calibri"/>
          <w:b/>
          <w:noProof/>
        </w:rPr>
        <w:t>33:</w:t>
      </w:r>
      <w:r w:rsidRPr="009239AD">
        <w:rPr>
          <w:rFonts w:ascii="Calibri" w:hAnsi="Calibri"/>
          <w:noProof/>
        </w:rPr>
        <w:t>609-17.</w:t>
      </w:r>
      <w:bookmarkEnd w:id="4"/>
    </w:p>
    <w:p w14:paraId="40534750" w14:textId="77777777" w:rsidR="009239AD" w:rsidRPr="009239AD" w:rsidRDefault="009239AD" w:rsidP="009239AD">
      <w:pPr>
        <w:spacing w:after="480" w:line="360" w:lineRule="auto"/>
        <w:rPr>
          <w:rFonts w:ascii="Calibri" w:hAnsi="Calibri"/>
          <w:noProof/>
        </w:rPr>
      </w:pPr>
      <w:bookmarkStart w:id="5" w:name="_ENREF_6"/>
      <w:r w:rsidRPr="009239AD">
        <w:rPr>
          <w:rFonts w:ascii="Calibri" w:hAnsi="Calibri"/>
          <w:noProof/>
        </w:rPr>
        <w:t>6.</w:t>
      </w:r>
      <w:r w:rsidRPr="009239AD">
        <w:rPr>
          <w:rFonts w:ascii="Calibri" w:hAnsi="Calibri"/>
          <w:noProof/>
        </w:rPr>
        <w:tab/>
        <w:t xml:space="preserve">Ietswaart M, Johnston M, Dijkerman HC, Joice S, Scott CL, MacWalter RS, et al. Mental practice with motor imagery in stroke recovery: randomized controlled trial of efficacy. </w:t>
      </w:r>
      <w:r w:rsidRPr="009239AD">
        <w:rPr>
          <w:rFonts w:ascii="Calibri" w:hAnsi="Calibri"/>
          <w:i/>
          <w:noProof/>
        </w:rPr>
        <w:t>Brain</w:t>
      </w:r>
      <w:r w:rsidRPr="009239AD">
        <w:rPr>
          <w:rFonts w:ascii="Calibri" w:hAnsi="Calibri"/>
          <w:noProof/>
        </w:rPr>
        <w:t>. 2011;</w:t>
      </w:r>
      <w:r w:rsidRPr="009239AD">
        <w:rPr>
          <w:rFonts w:ascii="Calibri" w:hAnsi="Calibri"/>
          <w:b/>
          <w:noProof/>
        </w:rPr>
        <w:t>134:</w:t>
      </w:r>
      <w:r w:rsidRPr="009239AD">
        <w:rPr>
          <w:rFonts w:ascii="Calibri" w:hAnsi="Calibri"/>
          <w:noProof/>
        </w:rPr>
        <w:t>1373-86.</w:t>
      </w:r>
      <w:bookmarkEnd w:id="5"/>
    </w:p>
    <w:p w14:paraId="55E3989C" w14:textId="77777777" w:rsidR="009239AD" w:rsidRPr="009239AD" w:rsidRDefault="009239AD" w:rsidP="009239AD">
      <w:pPr>
        <w:spacing w:after="480" w:line="360" w:lineRule="auto"/>
        <w:rPr>
          <w:rFonts w:ascii="Calibri" w:hAnsi="Calibri"/>
          <w:noProof/>
        </w:rPr>
      </w:pPr>
      <w:bookmarkStart w:id="6" w:name="_ENREF_7"/>
      <w:r w:rsidRPr="009239AD">
        <w:rPr>
          <w:rFonts w:ascii="Calibri" w:hAnsi="Calibri"/>
          <w:noProof/>
        </w:rPr>
        <w:t>7.</w:t>
      </w:r>
      <w:r w:rsidRPr="009239AD">
        <w:rPr>
          <w:rFonts w:ascii="Calibri" w:hAnsi="Calibri"/>
          <w:noProof/>
        </w:rPr>
        <w:tab/>
        <w:t xml:space="preserve">Moseley GL. Graded motor imagery for pathologic pain - A randomized controlled trial. </w:t>
      </w:r>
      <w:r w:rsidRPr="009239AD">
        <w:rPr>
          <w:rFonts w:ascii="Calibri" w:hAnsi="Calibri"/>
          <w:i/>
          <w:noProof/>
        </w:rPr>
        <w:t>Neurology</w:t>
      </w:r>
      <w:r w:rsidRPr="009239AD">
        <w:rPr>
          <w:rFonts w:ascii="Calibri" w:hAnsi="Calibri"/>
          <w:noProof/>
        </w:rPr>
        <w:t>. 2006;</w:t>
      </w:r>
      <w:r w:rsidRPr="009239AD">
        <w:rPr>
          <w:rFonts w:ascii="Calibri" w:hAnsi="Calibri"/>
          <w:b/>
          <w:noProof/>
        </w:rPr>
        <w:t>67:</w:t>
      </w:r>
      <w:r w:rsidRPr="009239AD">
        <w:rPr>
          <w:rFonts w:ascii="Calibri" w:hAnsi="Calibri"/>
          <w:noProof/>
        </w:rPr>
        <w:t>2129-34.</w:t>
      </w:r>
      <w:bookmarkEnd w:id="6"/>
    </w:p>
    <w:p w14:paraId="17627CA1" w14:textId="77777777" w:rsidR="009239AD" w:rsidRPr="009239AD" w:rsidRDefault="009239AD" w:rsidP="009239AD">
      <w:pPr>
        <w:spacing w:after="480" w:line="360" w:lineRule="auto"/>
        <w:rPr>
          <w:rFonts w:ascii="Calibri" w:hAnsi="Calibri"/>
          <w:noProof/>
        </w:rPr>
      </w:pPr>
      <w:bookmarkStart w:id="7" w:name="_ENREF_8"/>
      <w:r w:rsidRPr="009239AD">
        <w:rPr>
          <w:rFonts w:ascii="Calibri" w:hAnsi="Calibri"/>
          <w:noProof/>
        </w:rPr>
        <w:t>8.</w:t>
      </w:r>
      <w:r w:rsidRPr="009239AD">
        <w:rPr>
          <w:rFonts w:ascii="Calibri" w:hAnsi="Calibri"/>
          <w:noProof/>
        </w:rPr>
        <w:tab/>
        <w:t xml:space="preserve">Johnson S, Hall J, Barnett S, Draper M, Derbyshire G, Haynes L, et al. Using graded motor imagery for complex regional pain syndrome in clinical practice: failure to improve pain. </w:t>
      </w:r>
      <w:r w:rsidRPr="009239AD">
        <w:rPr>
          <w:rFonts w:ascii="Calibri" w:hAnsi="Calibri"/>
          <w:i/>
          <w:noProof/>
        </w:rPr>
        <w:t>Eur J Pain</w:t>
      </w:r>
      <w:r w:rsidRPr="009239AD">
        <w:rPr>
          <w:rFonts w:ascii="Calibri" w:hAnsi="Calibri"/>
          <w:noProof/>
        </w:rPr>
        <w:t>. 2012;</w:t>
      </w:r>
      <w:r w:rsidRPr="009239AD">
        <w:rPr>
          <w:rFonts w:ascii="Calibri" w:hAnsi="Calibri"/>
          <w:b/>
          <w:noProof/>
        </w:rPr>
        <w:t>16:</w:t>
      </w:r>
      <w:r w:rsidRPr="009239AD">
        <w:rPr>
          <w:rFonts w:ascii="Calibri" w:hAnsi="Calibri"/>
          <w:noProof/>
        </w:rPr>
        <w:t>550-61.</w:t>
      </w:r>
      <w:bookmarkEnd w:id="7"/>
    </w:p>
    <w:p w14:paraId="3853EBCE" w14:textId="77777777" w:rsidR="009239AD" w:rsidRPr="009239AD" w:rsidRDefault="009239AD" w:rsidP="009239AD">
      <w:pPr>
        <w:spacing w:after="480" w:line="360" w:lineRule="auto"/>
        <w:rPr>
          <w:rFonts w:ascii="Calibri" w:hAnsi="Calibri"/>
          <w:noProof/>
        </w:rPr>
      </w:pPr>
      <w:bookmarkStart w:id="8" w:name="_ENREF_9"/>
      <w:r w:rsidRPr="009239AD">
        <w:rPr>
          <w:rFonts w:ascii="Calibri" w:hAnsi="Calibri"/>
          <w:noProof/>
        </w:rPr>
        <w:t>9.</w:t>
      </w:r>
      <w:r w:rsidRPr="009239AD">
        <w:rPr>
          <w:rFonts w:ascii="Calibri" w:hAnsi="Calibri"/>
          <w:noProof/>
        </w:rPr>
        <w:tab/>
        <w:t xml:space="preserve">Parsons LM, Gabrieli JD, Phelps EA, Gazzaniga MS. Cerebrally lateralized mental representations of hand shape and movement. </w:t>
      </w:r>
      <w:r w:rsidRPr="009239AD">
        <w:rPr>
          <w:rFonts w:ascii="Calibri" w:hAnsi="Calibri"/>
          <w:i/>
          <w:noProof/>
        </w:rPr>
        <w:t>Journal of Neuroscience</w:t>
      </w:r>
      <w:r w:rsidRPr="009239AD">
        <w:rPr>
          <w:rFonts w:ascii="Calibri" w:hAnsi="Calibri"/>
          <w:noProof/>
        </w:rPr>
        <w:t>. 1998;</w:t>
      </w:r>
      <w:r w:rsidRPr="009239AD">
        <w:rPr>
          <w:rFonts w:ascii="Calibri" w:hAnsi="Calibri"/>
          <w:b/>
          <w:noProof/>
        </w:rPr>
        <w:t>18:</w:t>
      </w:r>
      <w:r w:rsidRPr="009239AD">
        <w:rPr>
          <w:rFonts w:ascii="Calibri" w:hAnsi="Calibri"/>
          <w:noProof/>
        </w:rPr>
        <w:t>6539-48.</w:t>
      </w:r>
      <w:bookmarkEnd w:id="8"/>
    </w:p>
    <w:p w14:paraId="068A03F9" w14:textId="220D009F" w:rsidR="009239AD" w:rsidRPr="009239AD" w:rsidRDefault="009239AD" w:rsidP="009239AD">
      <w:pPr>
        <w:spacing w:after="480" w:line="360" w:lineRule="auto"/>
        <w:rPr>
          <w:rFonts w:ascii="Calibri" w:hAnsi="Calibri"/>
          <w:noProof/>
        </w:rPr>
      </w:pPr>
      <w:bookmarkStart w:id="9" w:name="_ENREF_10"/>
      <w:r w:rsidRPr="009239AD">
        <w:rPr>
          <w:rFonts w:ascii="Calibri" w:hAnsi="Calibri"/>
          <w:noProof/>
        </w:rPr>
        <w:lastRenderedPageBreak/>
        <w:t>10.</w:t>
      </w:r>
      <w:r w:rsidRPr="009239AD">
        <w:rPr>
          <w:rFonts w:ascii="Calibri" w:hAnsi="Calibri"/>
          <w:noProof/>
        </w:rPr>
        <w:tab/>
        <w:t xml:space="preserve">Moseley GL. Imagined movements cause pain and swelling in a patient with complex regional pain syndrome. </w:t>
      </w:r>
      <w:r w:rsidRPr="009239AD">
        <w:rPr>
          <w:rFonts w:ascii="Calibri" w:hAnsi="Calibri"/>
          <w:i/>
          <w:noProof/>
        </w:rPr>
        <w:t>Neurology</w:t>
      </w:r>
      <w:r w:rsidRPr="009239AD">
        <w:rPr>
          <w:rFonts w:ascii="Calibri" w:hAnsi="Calibri"/>
          <w:noProof/>
        </w:rPr>
        <w:t>. 2004;</w:t>
      </w:r>
      <w:r w:rsidRPr="009239AD">
        <w:rPr>
          <w:rFonts w:ascii="Calibri" w:hAnsi="Calibri"/>
          <w:b/>
          <w:noProof/>
        </w:rPr>
        <w:t>62:</w:t>
      </w:r>
      <w:r w:rsidRPr="009239AD">
        <w:rPr>
          <w:rFonts w:ascii="Calibri" w:hAnsi="Calibri"/>
          <w:noProof/>
        </w:rPr>
        <w:t>1644-44.</w:t>
      </w:r>
      <w:bookmarkEnd w:id="9"/>
    </w:p>
    <w:p w14:paraId="77C71B87" w14:textId="67DDA116" w:rsidR="009239AD" w:rsidRPr="009239AD" w:rsidRDefault="009239AD" w:rsidP="009239AD">
      <w:pPr>
        <w:spacing w:after="480" w:line="360" w:lineRule="auto"/>
        <w:rPr>
          <w:rFonts w:ascii="Calibri" w:hAnsi="Calibri"/>
          <w:noProof/>
        </w:rPr>
      </w:pPr>
      <w:bookmarkStart w:id="10" w:name="_ENREF_11"/>
      <w:r w:rsidRPr="009239AD">
        <w:rPr>
          <w:rFonts w:ascii="Calibri" w:hAnsi="Calibri"/>
          <w:noProof/>
        </w:rPr>
        <w:t>11.</w:t>
      </w:r>
      <w:r w:rsidRPr="009239AD">
        <w:rPr>
          <w:rFonts w:ascii="Calibri" w:hAnsi="Calibri"/>
          <w:noProof/>
        </w:rPr>
        <w:tab/>
        <w:t xml:space="preserve">Schwoebel J, Friedman R, Duda N, Coslett HB. Pain and the body schema - Evidence for peripheral effects on mental representations of movement. </w:t>
      </w:r>
      <w:r w:rsidRPr="009239AD">
        <w:rPr>
          <w:rFonts w:ascii="Calibri" w:hAnsi="Calibri"/>
          <w:i/>
          <w:noProof/>
        </w:rPr>
        <w:t>Brain</w:t>
      </w:r>
      <w:r w:rsidRPr="009239AD">
        <w:rPr>
          <w:rFonts w:ascii="Calibri" w:hAnsi="Calibri"/>
          <w:noProof/>
        </w:rPr>
        <w:t>. 2001;</w:t>
      </w:r>
      <w:r w:rsidRPr="009239AD">
        <w:rPr>
          <w:rFonts w:ascii="Calibri" w:hAnsi="Calibri"/>
          <w:b/>
          <w:noProof/>
        </w:rPr>
        <w:t>124:</w:t>
      </w:r>
      <w:r w:rsidRPr="009239AD">
        <w:rPr>
          <w:rFonts w:ascii="Calibri" w:hAnsi="Calibri"/>
          <w:noProof/>
        </w:rPr>
        <w:t>2098-104.</w:t>
      </w:r>
      <w:bookmarkEnd w:id="10"/>
    </w:p>
    <w:p w14:paraId="2C781377" w14:textId="3C79B437" w:rsidR="009239AD" w:rsidRPr="009239AD" w:rsidRDefault="009239AD" w:rsidP="009239AD">
      <w:pPr>
        <w:spacing w:after="480" w:line="360" w:lineRule="auto"/>
        <w:rPr>
          <w:rFonts w:ascii="Calibri" w:hAnsi="Calibri"/>
          <w:noProof/>
        </w:rPr>
      </w:pPr>
      <w:bookmarkStart w:id="11" w:name="_ENREF_12"/>
      <w:r w:rsidRPr="009239AD">
        <w:rPr>
          <w:rFonts w:ascii="Calibri" w:hAnsi="Calibri"/>
          <w:noProof/>
        </w:rPr>
        <w:t>12.</w:t>
      </w:r>
      <w:r w:rsidRPr="009239AD">
        <w:rPr>
          <w:rFonts w:ascii="Calibri" w:hAnsi="Calibri"/>
          <w:noProof/>
        </w:rPr>
        <w:tab/>
        <w:t xml:space="preserve">Moseley GL. Why do people with complex regional pain syndrome take longer to recognize their affected hand? </w:t>
      </w:r>
      <w:r w:rsidRPr="009239AD">
        <w:rPr>
          <w:rFonts w:ascii="Calibri" w:hAnsi="Calibri"/>
          <w:i/>
          <w:noProof/>
        </w:rPr>
        <w:t>Neurology</w:t>
      </w:r>
      <w:r w:rsidRPr="009239AD">
        <w:rPr>
          <w:rFonts w:ascii="Calibri" w:hAnsi="Calibri"/>
          <w:noProof/>
        </w:rPr>
        <w:t>. 2004;</w:t>
      </w:r>
      <w:r w:rsidRPr="009239AD">
        <w:rPr>
          <w:rFonts w:ascii="Calibri" w:hAnsi="Calibri"/>
          <w:b/>
          <w:noProof/>
        </w:rPr>
        <w:t>62:</w:t>
      </w:r>
      <w:r w:rsidRPr="009239AD">
        <w:rPr>
          <w:rFonts w:ascii="Calibri" w:hAnsi="Calibri"/>
          <w:noProof/>
        </w:rPr>
        <w:t>2182-86.</w:t>
      </w:r>
      <w:bookmarkEnd w:id="11"/>
    </w:p>
    <w:p w14:paraId="158F74A8" w14:textId="2403790D" w:rsidR="009239AD" w:rsidRPr="009239AD" w:rsidRDefault="009239AD" w:rsidP="009239AD">
      <w:pPr>
        <w:spacing w:after="480" w:line="360" w:lineRule="auto"/>
        <w:rPr>
          <w:rFonts w:ascii="Calibri" w:hAnsi="Calibri"/>
          <w:noProof/>
        </w:rPr>
      </w:pPr>
      <w:bookmarkStart w:id="12" w:name="_ENREF_13"/>
      <w:r w:rsidRPr="009239AD">
        <w:rPr>
          <w:rFonts w:ascii="Calibri" w:hAnsi="Calibri"/>
          <w:noProof/>
        </w:rPr>
        <w:t>13.</w:t>
      </w:r>
      <w:r w:rsidRPr="009239AD">
        <w:rPr>
          <w:rFonts w:ascii="Calibri" w:hAnsi="Calibri"/>
          <w:noProof/>
        </w:rPr>
        <w:tab/>
        <w:t xml:space="preserve">Reinersmann A, Haarmeyer GS, Blankenburg M, Frettloh J, Krumova EK, Ocklenburg S, et al. Left is where the L is right. Significantly delayed reaction time in limb laterality recognition in both CRPS and phantom limb pain patients. </w:t>
      </w:r>
      <w:r w:rsidRPr="009239AD">
        <w:rPr>
          <w:rFonts w:ascii="Calibri" w:hAnsi="Calibri"/>
          <w:i/>
          <w:noProof/>
        </w:rPr>
        <w:t>Neuroscience Letters</w:t>
      </w:r>
      <w:r w:rsidRPr="009239AD">
        <w:rPr>
          <w:rFonts w:ascii="Calibri" w:hAnsi="Calibri"/>
          <w:noProof/>
        </w:rPr>
        <w:t>. 2010;</w:t>
      </w:r>
      <w:r w:rsidRPr="009239AD">
        <w:rPr>
          <w:rFonts w:ascii="Calibri" w:hAnsi="Calibri"/>
          <w:b/>
          <w:noProof/>
        </w:rPr>
        <w:t>486:</w:t>
      </w:r>
      <w:r w:rsidRPr="009239AD">
        <w:rPr>
          <w:rFonts w:ascii="Calibri" w:hAnsi="Calibri"/>
          <w:noProof/>
        </w:rPr>
        <w:t>240-45.</w:t>
      </w:r>
      <w:bookmarkEnd w:id="12"/>
    </w:p>
    <w:p w14:paraId="3B7AFBE4" w14:textId="34479DBF" w:rsidR="009239AD" w:rsidRPr="009239AD" w:rsidRDefault="009239AD" w:rsidP="009239AD">
      <w:pPr>
        <w:spacing w:after="480" w:line="360" w:lineRule="auto"/>
        <w:rPr>
          <w:rFonts w:ascii="Calibri" w:hAnsi="Calibri"/>
          <w:noProof/>
        </w:rPr>
      </w:pPr>
      <w:bookmarkStart w:id="13" w:name="_ENREF_14"/>
      <w:r w:rsidRPr="009239AD">
        <w:rPr>
          <w:rFonts w:ascii="Calibri" w:hAnsi="Calibri"/>
          <w:noProof/>
        </w:rPr>
        <w:t>14.</w:t>
      </w:r>
      <w:r w:rsidRPr="009239AD">
        <w:rPr>
          <w:rFonts w:ascii="Calibri" w:hAnsi="Calibri"/>
          <w:noProof/>
        </w:rPr>
        <w:tab/>
        <w:t xml:space="preserve">Nico D, Daprati E, Rigal F, Parsons L, Sirigu A. Left and right hand recognition in upper limb amputees. </w:t>
      </w:r>
      <w:r w:rsidRPr="009239AD">
        <w:rPr>
          <w:rFonts w:ascii="Calibri" w:hAnsi="Calibri"/>
          <w:i/>
          <w:noProof/>
        </w:rPr>
        <w:t>Brain</w:t>
      </w:r>
      <w:r w:rsidRPr="009239AD">
        <w:rPr>
          <w:rFonts w:ascii="Calibri" w:hAnsi="Calibri"/>
          <w:noProof/>
        </w:rPr>
        <w:t>. 2004;</w:t>
      </w:r>
      <w:r w:rsidRPr="009239AD">
        <w:rPr>
          <w:rFonts w:ascii="Calibri" w:hAnsi="Calibri"/>
          <w:b/>
          <w:noProof/>
        </w:rPr>
        <w:t>127:</w:t>
      </w:r>
      <w:r w:rsidRPr="009239AD">
        <w:rPr>
          <w:rFonts w:ascii="Calibri" w:hAnsi="Calibri"/>
          <w:noProof/>
        </w:rPr>
        <w:t>120-32.</w:t>
      </w:r>
      <w:bookmarkEnd w:id="13"/>
    </w:p>
    <w:p w14:paraId="781E2FC5" w14:textId="3A7B80CE" w:rsidR="009239AD" w:rsidRPr="009239AD" w:rsidRDefault="009239AD" w:rsidP="009239AD">
      <w:pPr>
        <w:spacing w:after="480" w:line="360" w:lineRule="auto"/>
        <w:rPr>
          <w:rFonts w:ascii="Calibri" w:hAnsi="Calibri"/>
          <w:noProof/>
        </w:rPr>
      </w:pPr>
      <w:bookmarkStart w:id="14" w:name="_ENREF_15"/>
      <w:r w:rsidRPr="009239AD">
        <w:rPr>
          <w:rFonts w:ascii="Calibri" w:hAnsi="Calibri"/>
          <w:noProof/>
        </w:rPr>
        <w:t>15.</w:t>
      </w:r>
      <w:r w:rsidRPr="009239AD">
        <w:rPr>
          <w:rFonts w:ascii="Calibri" w:hAnsi="Calibri"/>
          <w:noProof/>
        </w:rPr>
        <w:tab/>
        <w:t xml:space="preserve">Tomasino B, Rumiati RI. Effects of strategies on mental rotation and hemispheric lateralization: neuropsychological evidence. </w:t>
      </w:r>
      <w:r w:rsidRPr="009239AD">
        <w:rPr>
          <w:rFonts w:ascii="Calibri" w:hAnsi="Calibri"/>
          <w:i/>
          <w:noProof/>
        </w:rPr>
        <w:t>Journal of Cognitive Neuroscience</w:t>
      </w:r>
      <w:r w:rsidRPr="009239AD">
        <w:rPr>
          <w:rFonts w:ascii="Calibri" w:hAnsi="Calibri"/>
          <w:noProof/>
        </w:rPr>
        <w:t>. 2004;</w:t>
      </w:r>
      <w:r w:rsidRPr="009239AD">
        <w:rPr>
          <w:rFonts w:ascii="Calibri" w:hAnsi="Calibri"/>
          <w:b/>
          <w:noProof/>
        </w:rPr>
        <w:t>16:</w:t>
      </w:r>
      <w:r w:rsidRPr="009239AD">
        <w:rPr>
          <w:rFonts w:ascii="Calibri" w:hAnsi="Calibri"/>
          <w:noProof/>
        </w:rPr>
        <w:t>878-88.</w:t>
      </w:r>
      <w:bookmarkEnd w:id="14"/>
    </w:p>
    <w:p w14:paraId="391B7F85" w14:textId="2F091F33" w:rsidR="009239AD" w:rsidRPr="009239AD" w:rsidRDefault="009239AD" w:rsidP="00C17C97">
      <w:pPr>
        <w:spacing w:after="480" w:line="360" w:lineRule="auto"/>
        <w:rPr>
          <w:rFonts w:ascii="Calibri" w:hAnsi="Calibri"/>
          <w:noProof/>
        </w:rPr>
      </w:pPr>
      <w:bookmarkStart w:id="15" w:name="_ENREF_16"/>
      <w:r w:rsidRPr="009239AD">
        <w:rPr>
          <w:rFonts w:ascii="Calibri" w:hAnsi="Calibri"/>
          <w:noProof/>
        </w:rPr>
        <w:t>16.</w:t>
      </w:r>
      <w:r w:rsidRPr="009239AD">
        <w:rPr>
          <w:rFonts w:ascii="Calibri" w:hAnsi="Calibri"/>
          <w:noProof/>
        </w:rPr>
        <w:tab/>
        <w:t xml:space="preserve">Cocksworth RL, Punt TD. When the left hand does not know what the left hand is doing: response mode affects mental rotation of hands. </w:t>
      </w:r>
      <w:r w:rsidRPr="009239AD">
        <w:rPr>
          <w:rFonts w:ascii="Calibri" w:hAnsi="Calibri"/>
          <w:i/>
          <w:noProof/>
        </w:rPr>
        <w:t>Experimental Brain Research</w:t>
      </w:r>
      <w:r w:rsidRPr="009239AD">
        <w:rPr>
          <w:rFonts w:ascii="Calibri" w:hAnsi="Calibri"/>
          <w:noProof/>
        </w:rPr>
        <w:t>. 2013;</w:t>
      </w:r>
      <w:r w:rsidRPr="009239AD">
        <w:rPr>
          <w:rFonts w:ascii="Calibri" w:hAnsi="Calibri"/>
          <w:b/>
          <w:noProof/>
        </w:rPr>
        <w:t>228:</w:t>
      </w:r>
      <w:r w:rsidRPr="009239AD">
        <w:rPr>
          <w:rFonts w:ascii="Calibri" w:hAnsi="Calibri"/>
          <w:noProof/>
        </w:rPr>
        <w:t>87-95.</w:t>
      </w:r>
      <w:bookmarkEnd w:id="15"/>
    </w:p>
    <w:p w14:paraId="6EF7DAD2" w14:textId="77777777" w:rsidR="009239AD" w:rsidRPr="009239AD" w:rsidRDefault="009239AD" w:rsidP="009239AD">
      <w:pPr>
        <w:spacing w:after="480" w:line="360" w:lineRule="auto"/>
        <w:rPr>
          <w:rFonts w:ascii="Calibri" w:hAnsi="Calibri"/>
          <w:noProof/>
        </w:rPr>
      </w:pPr>
      <w:bookmarkStart w:id="16" w:name="_ENREF_17"/>
      <w:r w:rsidRPr="009239AD">
        <w:rPr>
          <w:rFonts w:ascii="Calibri" w:hAnsi="Calibri"/>
          <w:noProof/>
        </w:rPr>
        <w:t>17.</w:t>
      </w:r>
      <w:r w:rsidRPr="009239AD">
        <w:rPr>
          <w:rFonts w:ascii="Calibri" w:hAnsi="Calibri"/>
          <w:noProof/>
        </w:rPr>
        <w:tab/>
        <w:t xml:space="preserve">Daprati E, Nico D, Duval S, Lacquaniti F. Different motor imagery modes following brain damage. </w:t>
      </w:r>
      <w:r w:rsidRPr="009239AD">
        <w:rPr>
          <w:rFonts w:ascii="Calibri" w:hAnsi="Calibri"/>
          <w:i/>
          <w:noProof/>
        </w:rPr>
        <w:t>Cortex</w:t>
      </w:r>
      <w:r w:rsidRPr="009239AD">
        <w:rPr>
          <w:rFonts w:ascii="Calibri" w:hAnsi="Calibri"/>
          <w:noProof/>
        </w:rPr>
        <w:t>. 2010;</w:t>
      </w:r>
      <w:r w:rsidRPr="009239AD">
        <w:rPr>
          <w:rFonts w:ascii="Calibri" w:hAnsi="Calibri"/>
          <w:b/>
          <w:noProof/>
        </w:rPr>
        <w:t>46:</w:t>
      </w:r>
      <w:r w:rsidRPr="009239AD">
        <w:rPr>
          <w:rFonts w:ascii="Calibri" w:hAnsi="Calibri"/>
          <w:noProof/>
        </w:rPr>
        <w:t>1016-30.</w:t>
      </w:r>
      <w:bookmarkEnd w:id="16"/>
    </w:p>
    <w:p w14:paraId="35928B66" w14:textId="77777777" w:rsidR="009239AD" w:rsidRDefault="009239AD" w:rsidP="009239AD">
      <w:pPr>
        <w:spacing w:after="0" w:line="360" w:lineRule="auto"/>
        <w:rPr>
          <w:rFonts w:ascii="Calibri" w:hAnsi="Calibri"/>
          <w:noProof/>
        </w:rPr>
      </w:pPr>
      <w:bookmarkStart w:id="17" w:name="_ENREF_18"/>
      <w:r w:rsidRPr="009239AD">
        <w:rPr>
          <w:rFonts w:ascii="Calibri" w:hAnsi="Calibri"/>
          <w:noProof/>
        </w:rPr>
        <w:t>18.</w:t>
      </w:r>
      <w:r w:rsidRPr="009239AD">
        <w:rPr>
          <w:rFonts w:ascii="Calibri" w:hAnsi="Calibri"/>
          <w:noProof/>
        </w:rPr>
        <w:tab/>
        <w:t xml:space="preserve">ter Horst AC, Cole J, van LR, Steenbergen B. The effect of chronic deafferentation on mental imagery: a case study. </w:t>
      </w:r>
      <w:r w:rsidRPr="009239AD">
        <w:rPr>
          <w:rFonts w:ascii="Calibri" w:hAnsi="Calibri"/>
          <w:i/>
          <w:noProof/>
        </w:rPr>
        <w:t>PLoSONE</w:t>
      </w:r>
      <w:r w:rsidRPr="009239AD">
        <w:rPr>
          <w:rFonts w:ascii="Calibri" w:hAnsi="Calibri"/>
          <w:noProof/>
        </w:rPr>
        <w:t>. 2012;</w:t>
      </w:r>
      <w:r w:rsidRPr="009239AD">
        <w:rPr>
          <w:rFonts w:ascii="Calibri" w:hAnsi="Calibri"/>
          <w:b/>
          <w:noProof/>
        </w:rPr>
        <w:t>7:</w:t>
      </w:r>
      <w:r w:rsidRPr="009239AD">
        <w:rPr>
          <w:rFonts w:ascii="Calibri" w:hAnsi="Calibri"/>
          <w:noProof/>
        </w:rPr>
        <w:t>e42742.</w:t>
      </w:r>
      <w:bookmarkEnd w:id="17"/>
    </w:p>
    <w:p w14:paraId="7E435BB1" w14:textId="792191FA" w:rsidR="00E05983" w:rsidRDefault="00E05983">
      <w:pPr>
        <w:rPr>
          <w:rFonts w:ascii="Calibri" w:hAnsi="Calibri"/>
          <w:noProof/>
        </w:rPr>
      </w:pPr>
      <w:r>
        <w:rPr>
          <w:rFonts w:ascii="Calibri" w:hAnsi="Calibri"/>
          <w:noProof/>
        </w:rPr>
        <w:br w:type="page"/>
      </w:r>
    </w:p>
    <w:p w14:paraId="17EA2D9E" w14:textId="047C52D3" w:rsidR="00E05983" w:rsidRDefault="00E05983" w:rsidP="009239AD">
      <w:pPr>
        <w:spacing w:after="0" w:line="360" w:lineRule="auto"/>
        <w:rPr>
          <w:rFonts w:ascii="Calibri" w:hAnsi="Calibri"/>
          <w:noProof/>
        </w:rPr>
      </w:pPr>
      <w:r>
        <w:rPr>
          <w:rFonts w:ascii="Calibri" w:hAnsi="Calibri"/>
          <w:noProof/>
          <w:lang w:eastAsia="en-GB"/>
        </w:rPr>
        <w:lastRenderedPageBreak/>
        <w:drawing>
          <wp:inline distT="0" distB="0" distL="0" distR="0" wp14:anchorId="56F6108F" wp14:editId="2CFCDA01">
            <wp:extent cx="5722620" cy="29489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2620" cy="2948940"/>
                    </a:xfrm>
                    <a:prstGeom prst="rect">
                      <a:avLst/>
                    </a:prstGeom>
                    <a:noFill/>
                    <a:ln>
                      <a:noFill/>
                    </a:ln>
                  </pic:spPr>
                </pic:pic>
              </a:graphicData>
            </a:graphic>
          </wp:inline>
        </w:drawing>
      </w:r>
    </w:p>
    <w:p w14:paraId="30820D85" w14:textId="77777777" w:rsidR="00E05983" w:rsidRDefault="00E05983">
      <w:pPr>
        <w:rPr>
          <w:rFonts w:ascii="Calibri" w:hAnsi="Calibri"/>
          <w:noProof/>
        </w:rPr>
      </w:pPr>
      <w:r>
        <w:rPr>
          <w:rFonts w:ascii="Calibri" w:hAnsi="Calibri"/>
          <w:noProof/>
        </w:rPr>
        <w:br w:type="page"/>
      </w:r>
    </w:p>
    <w:p w14:paraId="08A386F0" w14:textId="00F13A44" w:rsidR="00E05983" w:rsidRPr="009239AD" w:rsidRDefault="00E05983" w:rsidP="009239AD">
      <w:pPr>
        <w:spacing w:after="0" w:line="360" w:lineRule="auto"/>
        <w:rPr>
          <w:rFonts w:ascii="Calibri" w:hAnsi="Calibri"/>
          <w:noProof/>
        </w:rPr>
      </w:pPr>
      <w:r>
        <w:rPr>
          <w:rFonts w:ascii="Calibri" w:hAnsi="Calibri"/>
          <w:noProof/>
          <w:lang w:eastAsia="en-GB"/>
        </w:rPr>
        <w:lastRenderedPageBreak/>
        <w:drawing>
          <wp:inline distT="0" distB="0" distL="0" distR="0" wp14:anchorId="3EDF5519" wp14:editId="02C955E7">
            <wp:extent cx="5722620" cy="3032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2620" cy="3032760"/>
                    </a:xfrm>
                    <a:prstGeom prst="rect">
                      <a:avLst/>
                    </a:prstGeom>
                    <a:noFill/>
                    <a:ln>
                      <a:noFill/>
                    </a:ln>
                  </pic:spPr>
                </pic:pic>
              </a:graphicData>
            </a:graphic>
          </wp:inline>
        </w:drawing>
      </w:r>
      <w:bookmarkStart w:id="18" w:name="_GoBack"/>
      <w:bookmarkEnd w:id="18"/>
    </w:p>
    <w:p w14:paraId="51FA8B1D" w14:textId="77777777" w:rsidR="009239AD" w:rsidRDefault="009239AD" w:rsidP="009239AD">
      <w:pPr>
        <w:spacing w:after="0" w:line="360" w:lineRule="auto"/>
        <w:rPr>
          <w:rFonts w:ascii="Calibri" w:hAnsi="Calibri"/>
          <w:b/>
          <w:noProof/>
        </w:rPr>
      </w:pPr>
    </w:p>
    <w:p w14:paraId="13B7C72E" w14:textId="2C2D4A8F" w:rsidR="00B6478E" w:rsidRDefault="000326D3" w:rsidP="00B6478E">
      <w:r>
        <w:fldChar w:fldCharType="end"/>
      </w:r>
    </w:p>
    <w:sectPr w:rsidR="00B6478E" w:rsidSect="00BB38D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FEBD01" w14:textId="77777777" w:rsidR="00D061D5" w:rsidRDefault="00D061D5" w:rsidP="003237FE">
      <w:pPr>
        <w:spacing w:after="0" w:line="240" w:lineRule="auto"/>
      </w:pPr>
      <w:r>
        <w:separator/>
      </w:r>
    </w:p>
  </w:endnote>
  <w:endnote w:type="continuationSeparator" w:id="0">
    <w:p w14:paraId="3FA5C499" w14:textId="77777777" w:rsidR="00D061D5" w:rsidRDefault="00D061D5" w:rsidP="003237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62B70A" w14:textId="77777777" w:rsidR="003237FE" w:rsidRDefault="003237F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373088" w14:textId="77777777" w:rsidR="003237FE" w:rsidRDefault="003237F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288630" w14:textId="77777777" w:rsidR="003237FE" w:rsidRDefault="003237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8419F7" w14:textId="77777777" w:rsidR="00D061D5" w:rsidRDefault="00D061D5" w:rsidP="003237FE">
      <w:pPr>
        <w:spacing w:after="0" w:line="240" w:lineRule="auto"/>
      </w:pPr>
      <w:r>
        <w:separator/>
      </w:r>
    </w:p>
  </w:footnote>
  <w:footnote w:type="continuationSeparator" w:id="0">
    <w:p w14:paraId="11B58943" w14:textId="77777777" w:rsidR="00D061D5" w:rsidRDefault="00D061D5" w:rsidP="003237F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8D70F" w14:textId="6DB0788A" w:rsidR="003237FE" w:rsidRDefault="003237FE">
    <w:pPr>
      <w:pStyle w:val="Header"/>
    </w:pPr>
    <w:r>
      <w:rPr>
        <w:noProof/>
      </w:rPr>
      <w:pict w14:anchorId="7ABADCA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60527" o:spid="_x0000_s2050" type="#_x0000_t136" style="position:absolute;margin-left:0;margin-top:0;width:540.8pt;height:95.4pt;rotation:315;z-index:-251655168;mso-position-horizontal:center;mso-position-horizontal-relative:margin;mso-position-vertical:center;mso-position-vertical-relative:margin" o:allowincell="f" fillcolor="silver" stroked="f">
          <v:fill opacity=".5"/>
          <v:textpath style="font-family:&quot;Calibri&quot;;font-size:1pt" string="Pre-Copyedit Versio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1C9BC3" w14:textId="5FF7CF47" w:rsidR="003237FE" w:rsidRDefault="003237FE">
    <w:pPr>
      <w:pStyle w:val="Header"/>
    </w:pPr>
    <w:r>
      <w:rPr>
        <w:noProof/>
      </w:rPr>
      <w:pict w14:anchorId="12D0667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60528" o:spid="_x0000_s2051" type="#_x0000_t136" style="position:absolute;margin-left:0;margin-top:0;width:540.8pt;height:95.4pt;rotation:315;z-index:-251653120;mso-position-horizontal:center;mso-position-horizontal-relative:margin;mso-position-vertical:center;mso-position-vertical-relative:margin" o:allowincell="f" fillcolor="silver" stroked="f">
          <v:fill opacity=".5"/>
          <v:textpath style="font-family:&quot;Calibri&quot;;font-size:1pt" string="Pre-Copyedit Versio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510BF" w14:textId="291CDBDB" w:rsidR="003237FE" w:rsidRDefault="003237FE">
    <w:pPr>
      <w:pStyle w:val="Header"/>
    </w:pPr>
    <w:r>
      <w:rPr>
        <w:noProof/>
      </w:rPr>
      <w:pict w14:anchorId="3AECCA6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660526" o:spid="_x0000_s2049" type="#_x0000_t136" style="position:absolute;margin-left:0;margin-top:0;width:540.8pt;height:95.4pt;rotation:315;z-index:-251657216;mso-position-horizontal:center;mso-position-horizontal-relative:margin;mso-position-vertical:center;mso-position-vertical-relative:margin" o:allowincell="f" fillcolor="silver" stroked="f">
          <v:fill opacity=".5"/>
          <v:textpath style="font-family:&quot;Calibri&quot;;font-size:1pt" string="Pre-Copyedit Versio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BE22AEE"/>
    <w:multiLevelType w:val="hybridMultilevel"/>
    <w:tmpl w:val="A5D66F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7405E5F"/>
    <w:multiLevelType w:val="hybridMultilevel"/>
    <w:tmpl w:val="A5D66F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Pain Medicine&lt;/Style&gt;&lt;LeftDelim&gt;{&lt;/LeftDelim&gt;&lt;RightDelim&gt;}&lt;/RightDelim&gt;&lt;FontName&gt;Calibri&lt;/FontName&gt;&lt;FontSize&gt;11&lt;/FontSize&gt;&lt;ReflistTitle&gt;&lt;style face=&quot;bold&quot;&gt;References&lt;/style&gt;&lt;style face=&quot;bold&quot; size=&quot;16&quot;&gt;&amp;#xD;&lt;/style&gt;&lt;/ReflistTitle&gt;&lt;StartingRefnum&gt;1&lt;/StartingRefnum&gt;&lt;FirstLineIndent&gt;0&lt;/FirstLineIndent&gt;&lt;HangingIndent&gt;0&lt;/HangingIndent&gt;&lt;LineSpacing&gt;1&lt;/LineSpacing&gt;&lt;SpaceAfter&gt;3&lt;/SpaceAfter&gt;&lt;HyperlinksEnabled&gt;1&lt;/HyperlinksEnabled&gt;&lt;HyperlinksVisible&gt;0&lt;/HyperlinksVisible&gt;&lt;/ENLayout&gt;"/>
    <w:docVar w:name="EN.Libraries" w:val="&lt;Libraries&gt;&lt;item db-id=&quot;2vxxzef9mwtaaweeewuxsvri2zeftx25twvv&quot;&gt;full&lt;record-ids&gt;&lt;item&gt;432&lt;/item&gt;&lt;item&gt;1321&lt;/item&gt;&lt;item&gt;1340&lt;/item&gt;&lt;item&gt;1363&lt;/item&gt;&lt;item&gt;1518&lt;/item&gt;&lt;item&gt;1520&lt;/item&gt;&lt;item&gt;1648&lt;/item&gt;&lt;item&gt;1649&lt;/item&gt;&lt;item&gt;1665&lt;/item&gt;&lt;item&gt;1676&lt;/item&gt;&lt;item&gt;1783&lt;/item&gt;&lt;item&gt;1797&lt;/item&gt;&lt;item&gt;2025&lt;/item&gt;&lt;item&gt;2030&lt;/item&gt;&lt;item&gt;2035&lt;/item&gt;&lt;item&gt;2102&lt;/item&gt;&lt;item&gt;2152&lt;/item&gt;&lt;item&gt;2193&lt;/item&gt;&lt;/record-ids&gt;&lt;/item&gt;&lt;/Libraries&gt;"/>
  </w:docVars>
  <w:rsids>
    <w:rsidRoot w:val="004D7063"/>
    <w:rsid w:val="000326D3"/>
    <w:rsid w:val="0006683F"/>
    <w:rsid w:val="000B6F90"/>
    <w:rsid w:val="001035EC"/>
    <w:rsid w:val="00157CF5"/>
    <w:rsid w:val="001A4AA5"/>
    <w:rsid w:val="001D0914"/>
    <w:rsid w:val="00205597"/>
    <w:rsid w:val="00271C9A"/>
    <w:rsid w:val="0028681E"/>
    <w:rsid w:val="002D5EEE"/>
    <w:rsid w:val="002F1147"/>
    <w:rsid w:val="003237FE"/>
    <w:rsid w:val="003E0A2D"/>
    <w:rsid w:val="003F5B9B"/>
    <w:rsid w:val="00414FFA"/>
    <w:rsid w:val="00425F1A"/>
    <w:rsid w:val="004B29B9"/>
    <w:rsid w:val="004B72F8"/>
    <w:rsid w:val="004D7063"/>
    <w:rsid w:val="00501EDD"/>
    <w:rsid w:val="0050691E"/>
    <w:rsid w:val="00532256"/>
    <w:rsid w:val="0056636F"/>
    <w:rsid w:val="00566EAF"/>
    <w:rsid w:val="005C6CC2"/>
    <w:rsid w:val="00607E99"/>
    <w:rsid w:val="006470C5"/>
    <w:rsid w:val="00691E25"/>
    <w:rsid w:val="00691F74"/>
    <w:rsid w:val="00721448"/>
    <w:rsid w:val="007942BC"/>
    <w:rsid w:val="00794669"/>
    <w:rsid w:val="007B1FB8"/>
    <w:rsid w:val="007B4946"/>
    <w:rsid w:val="007B62B9"/>
    <w:rsid w:val="007B6A63"/>
    <w:rsid w:val="00865BB7"/>
    <w:rsid w:val="008A6ABC"/>
    <w:rsid w:val="008B6063"/>
    <w:rsid w:val="008C005C"/>
    <w:rsid w:val="009239AD"/>
    <w:rsid w:val="009550D9"/>
    <w:rsid w:val="009576A3"/>
    <w:rsid w:val="009832F9"/>
    <w:rsid w:val="009D5AE5"/>
    <w:rsid w:val="009F0AEA"/>
    <w:rsid w:val="00A15731"/>
    <w:rsid w:val="00AB644F"/>
    <w:rsid w:val="00AE3DE2"/>
    <w:rsid w:val="00B05F55"/>
    <w:rsid w:val="00B263D9"/>
    <w:rsid w:val="00B34209"/>
    <w:rsid w:val="00B56C7A"/>
    <w:rsid w:val="00B64106"/>
    <w:rsid w:val="00B6478E"/>
    <w:rsid w:val="00BB38DB"/>
    <w:rsid w:val="00BE4B8D"/>
    <w:rsid w:val="00BF0A39"/>
    <w:rsid w:val="00BF2756"/>
    <w:rsid w:val="00C0231A"/>
    <w:rsid w:val="00C17C97"/>
    <w:rsid w:val="00C23DD2"/>
    <w:rsid w:val="00C468A2"/>
    <w:rsid w:val="00C709DC"/>
    <w:rsid w:val="00C7447D"/>
    <w:rsid w:val="00CA2296"/>
    <w:rsid w:val="00CB0E43"/>
    <w:rsid w:val="00CD3534"/>
    <w:rsid w:val="00CD7DC5"/>
    <w:rsid w:val="00CF037F"/>
    <w:rsid w:val="00CF7DE3"/>
    <w:rsid w:val="00D061D5"/>
    <w:rsid w:val="00D0646C"/>
    <w:rsid w:val="00D56B60"/>
    <w:rsid w:val="00D75507"/>
    <w:rsid w:val="00DE1483"/>
    <w:rsid w:val="00E05983"/>
    <w:rsid w:val="00E418AA"/>
    <w:rsid w:val="00E57716"/>
    <w:rsid w:val="00E91773"/>
    <w:rsid w:val="00EB5EA2"/>
    <w:rsid w:val="00F4035C"/>
    <w:rsid w:val="00F4304E"/>
    <w:rsid w:val="00F771D4"/>
    <w:rsid w:val="00F90694"/>
    <w:rsid w:val="00FB06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500A5414-EC0D-4AF3-82B6-917CF431C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26D3"/>
    <w:rPr>
      <w:color w:val="0000FF" w:themeColor="hyperlink"/>
      <w:u w:val="single"/>
    </w:rPr>
  </w:style>
  <w:style w:type="paragraph" w:styleId="ListParagraph">
    <w:name w:val="List Paragraph"/>
    <w:basedOn w:val="Normal"/>
    <w:uiPriority w:val="34"/>
    <w:qFormat/>
    <w:rsid w:val="00B6478E"/>
    <w:pPr>
      <w:ind w:left="720"/>
      <w:contextualSpacing/>
    </w:pPr>
  </w:style>
  <w:style w:type="table" w:styleId="TableGrid">
    <w:name w:val="Table Grid"/>
    <w:basedOn w:val="TableNormal"/>
    <w:uiPriority w:val="59"/>
    <w:rsid w:val="00B647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709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09DC"/>
    <w:rPr>
      <w:rFonts w:ascii="Tahoma" w:hAnsi="Tahoma" w:cs="Tahoma"/>
      <w:sz w:val="16"/>
      <w:szCs w:val="16"/>
    </w:rPr>
  </w:style>
  <w:style w:type="paragraph" w:styleId="Revision">
    <w:name w:val="Revision"/>
    <w:hidden/>
    <w:uiPriority w:val="99"/>
    <w:semiHidden/>
    <w:rsid w:val="001D0914"/>
    <w:pPr>
      <w:spacing w:after="0" w:line="240" w:lineRule="auto"/>
    </w:pPr>
  </w:style>
  <w:style w:type="paragraph" w:styleId="Header">
    <w:name w:val="header"/>
    <w:basedOn w:val="Normal"/>
    <w:link w:val="HeaderChar"/>
    <w:uiPriority w:val="99"/>
    <w:unhideWhenUsed/>
    <w:rsid w:val="003237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37FE"/>
  </w:style>
  <w:style w:type="paragraph" w:styleId="Footer">
    <w:name w:val="footer"/>
    <w:basedOn w:val="Normal"/>
    <w:link w:val="FooterChar"/>
    <w:uiPriority w:val="99"/>
    <w:unhideWhenUsed/>
    <w:rsid w:val="003237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37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d.punt@bham.ac.uk" TargetMode="Externa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CC5E91-BF04-41F8-8B8E-A55F428BE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184</Words>
  <Characters>12453</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University of Birmingham</Company>
  <LinksUpToDate>false</LinksUpToDate>
  <CharactersWithSpaces>14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Punt</dc:creator>
  <cp:lastModifiedBy>Johnson, Mark</cp:lastModifiedBy>
  <cp:revision>2</cp:revision>
  <dcterms:created xsi:type="dcterms:W3CDTF">2015-11-09T10:36:00Z</dcterms:created>
  <dcterms:modified xsi:type="dcterms:W3CDTF">2015-11-09T10:36:00Z</dcterms:modified>
</cp:coreProperties>
</file>